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257E9" w:rsidRDefault="00E628F7">
      <w:r>
        <w:t>This document exists to format the data references using Endnote</w:t>
      </w:r>
      <w:r w:rsidR="00F661E6">
        <w:t>. Create the references by opening the endnote library, selecting all references, then in this document run the command EndNote -&gt; Insert Selected Citations(s)</w:t>
      </w:r>
      <w:r w:rsidR="00347FD7">
        <w:t xml:space="preserve"> (shortcut alt-2)</w:t>
      </w:r>
      <w:r w:rsidR="00347FD7">
        <w:fldChar w:fldCharType="begin">
          <w:fldData xml:space="preserve">LTI+T2Vjb2xvZ2lhPC9hYmJyLTI+PC9wZXJpb2RpY2FsPjxwYWdlcz4yMjItMjI3PC9wYWdlcz48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</w:fldData>
        </w:fldChar>
      </w:r>
      <w:r w:rsidR="00347FD7">
        <w:instrText xml:space="preserve"> ADDIN EN.CITE </w:instrText>
      </w:r>
      <w:r w:rsidR="00347FD7">
        <w:fldChar w:fldCharType="begin">
          <w:fldData xml:space="preserve">PEVuZE5vdGU+PENpdGU+PEF1dGhvcj5DaHJpc3RpYW48L0F1dGhvcj48WWVhcj4xOTk0PC9ZZWFy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==
</w:fldData>
        </w:fldChar>
      </w:r>
      <w:r w:rsidR="00347FD7">
        <w:instrText xml:space="preserve"> ADDIN EN.CITE.DATA </w:instrText>
      </w:r>
      <w:r w:rsidR="00347FD7">
        <w:fldChar w:fldCharType="end"/>
      </w:r>
      <w:r w:rsidR="00347FD7">
        <w:fldChar w:fldCharType="begin">
          <w:fldData xml:space="preserve">ZWxlY3Ryb25pYy1yZXNvdXJjZS1udW0+PC9yZWNvcmQ+PC9DaXRlPjxDaXRlPjxBdXRob3I+V2Vh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==
</w:fldData>
        </w:fldChar>
      </w:r>
      <w:r w:rsidR="00347FD7">
        <w:instrText xml:space="preserve"> ADDIN EN.CITE.DATA </w:instrText>
      </w:r>
      <w:r w:rsidR="00347FD7">
        <w:fldChar w:fldCharType="end"/>
      </w:r>
      <w:r w:rsidR="00347FD7">
        <w:fldChar w:fldCharType="begin">
          <w:fldData xml:space="preserve">bmQgbm9yYWRyZW5hbGluZSBvbiB0aGVybW9yZWd1bGF0aW9uLCBjYXJkaWFjIHJhdGUgYW5kIG94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==
</w:fldData>
        </w:fldChar>
      </w:r>
      <w:r w:rsidR="00347FD7">
        <w:instrText xml:space="preserve"> ADDIN EN.CITE.DATA </w:instrText>
      </w:r>
      <w:r w:rsidR="00347FD7">
        <w:fldChar w:fldCharType="end"/>
      </w:r>
      <w:r w:rsidR="00347FD7">
        <w:fldChar w:fldCharType="begin">
          <w:fldData xml:space="preserve">LjEwODYvcGh5c3pvb2wuNTYuNC4zMDE1NTg4MDwvZWxlY3Ryb25pYy1yZXNvdXJjZS1udW0+PC9y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==
</w:fldData>
        </w:fldChar>
      </w:r>
      <w:r w:rsidR="00347FD7">
        <w:instrText xml:space="preserve"> ADDIN EN.CITE.DATA </w:instrText>
      </w:r>
      <w:r w:rsidR="00347FD7">
        <w:fldChar w:fldCharType="end"/>
      </w:r>
      <w:r w:rsidR="00347FD7">
        <w:fldChar w:fldCharType="begin">
          <w:fldData xml:space="preserve">ZywgRC4gSi48L2F1dGhvcj48L2F1dGhvcnM+PC9jb250cmlidXRvcnM+PHRpdGxlcz48dGl0bGU+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==
</w:fldData>
        </w:fldChar>
      </w:r>
      <w:r w:rsidR="00347FD7">
        <w:instrText xml:space="preserve"> ADDIN EN.CITE.DATA </w:instrText>
      </w:r>
      <w:r w:rsidR="00347FD7">
        <w:fldChar w:fldCharType="end"/>
      </w:r>
      <w:r w:rsidR="00347FD7">
        <w:fldChar w:fldCharType="begin">
          <w:fldData xml:space="preserve">MTYzMzkzMzgyNCI+MjA3PC9rZXk+PC9mb3JlaWduLWtleXM+PHJlZi10eXBlIG5hbWU9IkpvdXJu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==
</w:fldData>
        </w:fldChar>
      </w:r>
      <w:r w:rsidR="00347FD7">
        <w:instrText xml:space="preserve"> ADDIN EN.CITE.DATA </w:instrText>
      </w:r>
      <w:r w:rsidR="00347FD7">
        <w:fldChar w:fldCharType="end"/>
      </w:r>
      <w:r w:rsidR="00347FD7">
        <w:fldChar w:fldCharType="begin">
          <w:fldData xml:space="preserve">cD0iMTYwMDA1MzM2NyI+MTM5PC9rZXk+PC9mb3JlaWduLWtleXM+PHJlZi10eXBlIG5hbWU9Ikpv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==
</w:fldData>
        </w:fldChar>
      </w:r>
      <w:r w:rsidR="00347FD7">
        <w:instrText xml:space="preserve"> ADDIN EN.CITE.DATA </w:instrText>
      </w:r>
      <w:r w:rsidR="00347FD7">
        <w:fldChar w:fldCharType="end"/>
      </w:r>
      <w:r w:rsidR="00347FD7">
        <w:fldChar w:fldCharType="begin">
          <w:fldData xml:space="preserve">LTI+T2Vjb2xvZ2lhPC9hYmJyLTI+PC9wZXJpb2RpY2FsPjxwYWdlcz4yMjItMjI3PC9wYWdlcz48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</w:fldData>
        </w:fldChar>
      </w:r>
      <w:r w:rsidR="00347FD7">
        <w:instrText xml:space="preserve"> ADDIN EN.CITE.DATA </w:instrText>
      </w:r>
      <w:r w:rsidR="00347FD7">
        <w:fldChar w:fldCharType="end"/>
      </w:r>
      <w:r w:rsidR="00347FD7">
        <w:fldChar w:fldCharType="separate"/>
      </w:r>
      <w:r w:rsidR="00347FD7" w:rsidRPr="00347FD7">
        <w:rPr>
          <w:noProof/>
          <w:vertAlign w:val="superscript"/>
        </w:rPr>
        <w:t>20-240</w:t>
      </w:r>
      <w:r w:rsidR="00347FD7">
        <w:fldChar w:fldCharType="end"/>
      </w:r>
      <w:r w:rsidR="00A1695F">
        <w:t>.</w:t>
      </w:r>
      <w:r w:rsidR="00F661E6">
        <w:t xml:space="preserve"> The numbering should start from 20 (or whatever).</w:t>
      </w:r>
      <w:r w:rsidR="002162AE">
        <w:t xml:space="preserve"> Once the references are correct, save this document to a </w:t>
      </w:r>
      <w:r w:rsidR="00DD74FB">
        <w:t xml:space="preserve">plain </w:t>
      </w:r>
      <w:r w:rsidR="002162AE">
        <w:t>text file</w:t>
      </w:r>
      <w:r w:rsidR="00DD74FB">
        <w:t xml:space="preserve"> with UTF-8 encoding</w:t>
      </w:r>
      <w:r w:rsidR="002162AE">
        <w:t>.</w:t>
      </w:r>
    </w:p>
    <w:p w:rsidR="00C5533D" w:rsidRDefault="00C5533D">
      <w:r>
        <w:t>You can then run the R script build-references-</w:t>
      </w:r>
      <w:proofErr w:type="spellStart"/>
      <w:r>
        <w:t>table.R</w:t>
      </w:r>
      <w:proofErr w:type="spellEnd"/>
      <w:r>
        <w:t xml:space="preserve"> to determine what references </w:t>
      </w:r>
      <w:proofErr w:type="gramStart"/>
      <w:r>
        <w:t>are used</w:t>
      </w:r>
      <w:proofErr w:type="gramEnd"/>
      <w:r>
        <w:t xml:space="preserve"> for each of the traits in the database. The output from the script </w:t>
      </w:r>
      <w:proofErr w:type="gramStart"/>
      <w:r>
        <w:t>can be pasted</w:t>
      </w:r>
      <w:proofErr w:type="gramEnd"/>
      <w:r>
        <w:t xml:space="preserve"> below.</w:t>
      </w:r>
    </w:p>
    <w:p w:rsidR="008071C1" w:rsidRDefault="008071C1">
      <w:bookmarkStart w:id="0" w:name="_GoBack"/>
      <w:bookmarkEnd w:id="0"/>
    </w:p>
    <w:p w:rsidR="008071C1" w:rsidRDefault="008071C1" w:rsidP="008071C1">
      <w:r>
        <w:t>Metabolic rate references</w:t>
      </w:r>
    </w:p>
    <w:p w:rsidR="008071C1" w:rsidRDefault="008071C1" w:rsidP="008071C1">
      <w:proofErr w:type="gramStart"/>
      <w:r>
        <w:t>20, 21, 23, 24, 25, 26, 29, 32, 33, 34, 35, 36, 37, 38, 39, 51, 53, 54, 55, 57, 58, 59, 60, 61, 62, 65, 68, 69, 73, 76, 77, 78, 79, 80, 81, 83, 85, 86, 87, 90, 91, 92, 93, 94, 95, 96, 97, 98, 99, 100, 101, 102, 103, 104, 105, 106, 107, 108, 109, 111, 112, 113, 114, 115, 116, 117, 118, 120, 121, 122, 123, 124, 127, 128, 129, 130, 131, 132, 133, 134, 135, 136, 137, 138, 139, 140, 141, 142, 143, 144, 145, 146, 147, 148, 149, 150, 151, 152, 153, 154, 156, 157, 158, 159, 161, 162, 163, 164, 165, 166, 168, 170, 171, 172, 173, 175, 176, 178, 179, 180, 181, 182, 183, 184, 185, 186, 187, 188, 189, 191, 193, 194, 195, 197, 198, 199, 200, 201, 202, 203, 205, 206, 207, 208, 209, 210, 211, 212, 215, 216, 217, 218, 219, 220, 221, 222, 223, 224, 225, 226, 227, 228, 229, 230, 231, 232, 233, 234, 235, 236, 237, 239</w:t>
      </w:r>
      <w:proofErr w:type="gramEnd"/>
    </w:p>
    <w:p w:rsidR="008071C1" w:rsidRDefault="008071C1" w:rsidP="008071C1"/>
    <w:p w:rsidR="008071C1" w:rsidRDefault="008071C1" w:rsidP="008071C1">
      <w:r>
        <w:t>Body mass references</w:t>
      </w:r>
    </w:p>
    <w:p w:rsidR="008071C1" w:rsidRDefault="008071C1" w:rsidP="008071C1">
      <w:proofErr w:type="gramStart"/>
      <w:r>
        <w:t>20, 21, 23, 24, 25, 26, 27, 28, 29, 32, 33, 34, 35, 36, 37, 38, 39, 40, 44, 45, 46, 48, 49, 51, 53, 54, 55, 56, 57, 58, 59, 60, 61, 62, 64, 65, 66, 68, 69, 73, 74, 76, 77, 78, 79, 80, 81, 83, 84, 85, 86, 87, 88, 89, 90, 91, 92, 93, 94, 95, 96, 97, 98, 99, 100, 101, 102, 103, 104, 105, 106, 107, 108, 109, 110, 111, 112, 113, 114, 115, 116, 117, 118, 119, 120, 121, 122, 123, 124, 127, 128, 129, 130, 131, 132, 133, 134, 135, 136, 137, 138, 139, 140, 141, 142, 143, 144, 145, 146, 147, 148, 149, 150, 151, 152, 153, 154, 155, 156, 157, 158, 159, 160, 161, 162, 163, 164, 165, 166, 168, 170, 171, 172, 173, 174, 175, 176, 177, 178, 179, 180, 181, 182, 183, 184, 185, 186, 187, 188, 189, 191, 193, 195, 197, 198, 199, 200, 201, 202, 203, 205, 206, 207, 208, 209, 210, 211, 212, 215, 216, 217, 218, 219, 220, 221, 222, 223, 224, 225, 226, 227, 228, 229, 230, 231, 232, 233, 234, 235, 236, 237, 239, 240</w:t>
      </w:r>
      <w:proofErr w:type="gramEnd"/>
    </w:p>
    <w:p w:rsidR="008071C1" w:rsidRDefault="008071C1" w:rsidP="008071C1"/>
    <w:p w:rsidR="008071C1" w:rsidRDefault="008071C1" w:rsidP="008071C1">
      <w:r>
        <w:t>Brain size references</w:t>
      </w:r>
    </w:p>
    <w:p w:rsidR="008071C1" w:rsidRDefault="008071C1" w:rsidP="008071C1">
      <w:r>
        <w:t>22, 27, 28, 30, 31, 40, 41, 43, 44, 45, 46, 47, 48, 49, 50, 52, 56, 63, 64, 66, 67, 70, 72, 74, 75, 82, 84, 88, 89, 110, 119, 125, 126, 155, 160, 167, 169, 174, 177, 190, 192, 196, 204, 214, 238, 240</w:t>
      </w:r>
    </w:p>
    <w:p w:rsidR="008071C1" w:rsidRDefault="008071C1" w:rsidP="008071C1"/>
    <w:p w:rsidR="007D4CCD" w:rsidRDefault="007D4CCD" w:rsidP="007D4CCD">
      <w:pPr>
        <w:pStyle w:val="Heading2"/>
      </w:pPr>
      <w:r>
        <w:t>References</w:t>
      </w:r>
    </w:p>
    <w:p w:rsidR="00347FD7" w:rsidRPr="00347FD7" w:rsidRDefault="003257E9" w:rsidP="00347FD7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47FD7" w:rsidRPr="00347FD7">
        <w:t>20</w:t>
      </w:r>
      <w:r w:rsidR="00347FD7" w:rsidRPr="00347FD7">
        <w:tab/>
        <w:t xml:space="preserve">Christian, K. &amp; Conley, K. Activity and Resting Metabolism of Varanid Lizards Compared With Typical Lizards. </w:t>
      </w:r>
      <w:r w:rsidR="00347FD7" w:rsidRPr="00347FD7">
        <w:rPr>
          <w:i/>
        </w:rPr>
        <w:t>Aust. J. Zool.</w:t>
      </w:r>
      <w:r w:rsidR="00347FD7" w:rsidRPr="00347FD7">
        <w:t xml:space="preserve"> </w:t>
      </w:r>
      <w:r w:rsidR="00347FD7" w:rsidRPr="00347FD7">
        <w:rPr>
          <w:b/>
        </w:rPr>
        <w:t>42</w:t>
      </w:r>
      <w:r w:rsidR="00347FD7" w:rsidRPr="00347FD7">
        <w:t>, 185-193, doi:10.1071/ZO9940185 (1994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1</w:t>
      </w:r>
      <w:r w:rsidRPr="00347FD7">
        <w:tab/>
        <w:t>Wang, L. C., Jones, D. L., MacArthur, R. A. &amp; Fuller, W. A. Adaptation to cold: energy metabolism in an atypical lagomorph, the arctic hare (</w:t>
      </w:r>
      <w:r w:rsidRPr="00347FD7">
        <w:rPr>
          <w:i/>
        </w:rPr>
        <w:t>Lepus arcticus</w:t>
      </w:r>
      <w:r w:rsidRPr="00347FD7">
        <w:t xml:space="preserve">). </w:t>
      </w:r>
      <w:r w:rsidRPr="00347FD7">
        <w:rPr>
          <w:i/>
        </w:rPr>
        <w:t>Can. J. Zool.</w:t>
      </w:r>
      <w:r w:rsidRPr="00347FD7">
        <w:t xml:space="preserve"> </w:t>
      </w:r>
      <w:r w:rsidRPr="00347FD7">
        <w:rPr>
          <w:b/>
        </w:rPr>
        <w:t>51</w:t>
      </w:r>
      <w:r w:rsidRPr="00347FD7">
        <w:t>, 841-846, doi:10.1139/z73-125 (1973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2</w:t>
      </w:r>
      <w:r w:rsidRPr="00347FD7">
        <w:tab/>
        <w:t xml:space="preserve">Stöckl, A. L., Ribi, W. A. &amp; Warrant, E. J. Adaptations for nocturnal and diurnal vision in the hawkmoth lamina. </w:t>
      </w:r>
      <w:r w:rsidRPr="00347FD7">
        <w:rPr>
          <w:i/>
        </w:rPr>
        <w:t>J. Comp. Neurol.</w:t>
      </w:r>
      <w:r w:rsidRPr="00347FD7">
        <w:t xml:space="preserve"> </w:t>
      </w:r>
      <w:r w:rsidRPr="00347FD7">
        <w:rPr>
          <w:b/>
        </w:rPr>
        <w:t>524</w:t>
      </w:r>
      <w:r w:rsidRPr="00347FD7">
        <w:t>, 160-175, doi:10.1002/cne.23832 (2016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3</w:t>
      </w:r>
      <w:r w:rsidRPr="00347FD7">
        <w:tab/>
        <w:t xml:space="preserve">Nevo, E. &amp; Shkolnik, A. Adaptive metabolic variation of chromosome forms in mole rats, </w:t>
      </w:r>
      <w:r w:rsidRPr="00347FD7">
        <w:rPr>
          <w:i/>
        </w:rPr>
        <w:t>Spalax</w:t>
      </w:r>
      <w:r w:rsidRPr="00347FD7">
        <w:t xml:space="preserve">. </w:t>
      </w:r>
      <w:r w:rsidRPr="00347FD7">
        <w:rPr>
          <w:i/>
        </w:rPr>
        <w:t>Experientia</w:t>
      </w:r>
      <w:r w:rsidRPr="00347FD7">
        <w:t xml:space="preserve"> </w:t>
      </w:r>
      <w:r w:rsidRPr="00347FD7">
        <w:rPr>
          <w:b/>
        </w:rPr>
        <w:t>30</w:t>
      </w:r>
      <w:r w:rsidRPr="00347FD7">
        <w:t>, 724-726, doi:10.1007/bf01924150 (1974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lastRenderedPageBreak/>
        <w:t>24</w:t>
      </w:r>
      <w:r w:rsidRPr="00347FD7">
        <w:tab/>
        <w:t xml:space="preserve">Haim, A. Adaptive variations in heat production within Gerbils (genus </w:t>
      </w:r>
      <w:r w:rsidRPr="00347FD7">
        <w:rPr>
          <w:i/>
        </w:rPr>
        <w:t>Gerbillus</w:t>
      </w:r>
      <w:r w:rsidRPr="00347FD7">
        <w:t xml:space="preserve">) from different habitats. </w:t>
      </w:r>
      <w:r w:rsidRPr="00347FD7">
        <w:rPr>
          <w:i/>
        </w:rPr>
        <w:t>Oecologia</w:t>
      </w:r>
      <w:r w:rsidRPr="00347FD7">
        <w:t xml:space="preserve"> </w:t>
      </w:r>
      <w:r w:rsidRPr="00347FD7">
        <w:rPr>
          <w:b/>
        </w:rPr>
        <w:t>61</w:t>
      </w:r>
      <w:r w:rsidRPr="00347FD7">
        <w:t>, 49-52, doi:10.1007/bf00379087 (1984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5</w:t>
      </w:r>
      <w:r w:rsidRPr="00347FD7">
        <w:tab/>
        <w:t xml:space="preserve">Kamel, S. &amp; Gatten, R. E. J. Aerobic and Anaerobic Activity Metabolism of Limbless and Fossorial Reptiles. </w:t>
      </w:r>
      <w:r w:rsidRPr="00347FD7">
        <w:rPr>
          <w:i/>
        </w:rPr>
        <w:t>Physiol. Zool.</w:t>
      </w:r>
      <w:r w:rsidRPr="00347FD7">
        <w:t xml:space="preserve"> </w:t>
      </w:r>
      <w:r w:rsidRPr="00347FD7">
        <w:rPr>
          <w:b/>
        </w:rPr>
        <w:t>56</w:t>
      </w:r>
      <w:r w:rsidRPr="00347FD7">
        <w:t>, 419-429, doi:10.1086/physzool.56.3.30152607 (1983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6</w:t>
      </w:r>
      <w:r w:rsidRPr="00347FD7">
        <w:tab/>
        <w:t xml:space="preserve">Gatten Jr, R. E. Aerobic metabolism in snapping turtles, </w:t>
      </w:r>
      <w:r w:rsidRPr="00347FD7">
        <w:rPr>
          <w:i/>
        </w:rPr>
        <w:t>Chelydra serpentina</w:t>
      </w:r>
      <w:r w:rsidRPr="00347FD7">
        <w:t xml:space="preserve">, after thermal acclimation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61</w:t>
      </w:r>
      <w:r w:rsidRPr="00347FD7">
        <w:t>, 325-337, doi:10.1016/0300-9629(78)90116-0 (1978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7</w:t>
      </w:r>
      <w:r w:rsidRPr="00347FD7">
        <w:tab/>
        <w:t xml:space="preserve">Seid, M. A., Castillo, A. &amp; Wcislo, W. T. The allometry of brain miniaturization in ants. </w:t>
      </w:r>
      <w:r w:rsidRPr="00347FD7">
        <w:rPr>
          <w:i/>
        </w:rPr>
        <w:t>Brain Behav. Evol.</w:t>
      </w:r>
      <w:r w:rsidRPr="00347FD7">
        <w:t xml:space="preserve"> </w:t>
      </w:r>
      <w:r w:rsidRPr="00347FD7">
        <w:rPr>
          <w:b/>
        </w:rPr>
        <w:t>77</w:t>
      </w:r>
      <w:r w:rsidRPr="00347FD7">
        <w:t>, 5-13, doi:10.1159/000322530 (2011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8</w:t>
      </w:r>
      <w:r w:rsidRPr="00347FD7">
        <w:tab/>
        <w:t>Quesada, R.</w:t>
      </w:r>
      <w:r w:rsidRPr="00347FD7">
        <w:rPr>
          <w:i/>
        </w:rPr>
        <w:t xml:space="preserve"> et al.</w:t>
      </w:r>
      <w:r w:rsidRPr="00347FD7">
        <w:t xml:space="preserve"> The allometry of CNS size and consequences of miniaturization in orb-weaving and cleptoparasitic spiders. </w:t>
      </w:r>
      <w:r w:rsidRPr="00347FD7">
        <w:rPr>
          <w:i/>
        </w:rPr>
        <w:t>Arthropod Struct. Dev.</w:t>
      </w:r>
      <w:r w:rsidRPr="00347FD7">
        <w:t xml:space="preserve"> </w:t>
      </w:r>
      <w:r w:rsidRPr="00347FD7">
        <w:rPr>
          <w:b/>
        </w:rPr>
        <w:t>40</w:t>
      </w:r>
      <w:r w:rsidRPr="00347FD7">
        <w:t>, 521-529, doi:10.1016/j.asd.2011.07.002 (2011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9</w:t>
      </w:r>
      <w:r w:rsidRPr="00347FD7">
        <w:tab/>
        <w:t xml:space="preserve">Coelho, J. R. &amp; Moore, A. J. Allometry of resting metabolic rate in cockroaches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94</w:t>
      </w:r>
      <w:r w:rsidRPr="00347FD7">
        <w:t>, 587-590, doi:10.1016/0300-9629(89)90598-7 (1989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30</w:t>
      </w:r>
      <w:r w:rsidRPr="00347FD7">
        <w:tab/>
        <w:t xml:space="preserve">Napiorkowska, T. &amp; Kobak, J. The allometry of the central nervous system during the postembryonic development of the spider Eratigena atrica. </w:t>
      </w:r>
      <w:r w:rsidRPr="00347FD7">
        <w:rPr>
          <w:i/>
        </w:rPr>
        <w:t>Arthropod Struct. Dev.</w:t>
      </w:r>
      <w:r w:rsidRPr="00347FD7">
        <w:t xml:space="preserve"> </w:t>
      </w:r>
      <w:r w:rsidRPr="00347FD7">
        <w:rPr>
          <w:b/>
        </w:rPr>
        <w:t>46</w:t>
      </w:r>
      <w:r w:rsidRPr="00347FD7">
        <w:t>, 805-814, doi:10.1016/j.asd.2017.08.005 (2017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31</w:t>
      </w:r>
      <w:r w:rsidRPr="00347FD7">
        <w:tab/>
        <w:t xml:space="preserve">El Jundi, B., Huetteroth, W., Kurylas, A. E. &amp; Schachtner, J. Anisometric brain dimorphism revisited: Implementation of a volumetric 3D standard brain in </w:t>
      </w:r>
      <w:r w:rsidRPr="00347FD7">
        <w:rPr>
          <w:i/>
        </w:rPr>
        <w:t>Manduca sexta</w:t>
      </w:r>
      <w:r w:rsidRPr="00347FD7">
        <w:t xml:space="preserve">. </w:t>
      </w:r>
      <w:r w:rsidRPr="00347FD7">
        <w:rPr>
          <w:i/>
        </w:rPr>
        <w:t>J. Comp. Neurol.</w:t>
      </w:r>
      <w:r w:rsidRPr="00347FD7">
        <w:t xml:space="preserve"> </w:t>
      </w:r>
      <w:r w:rsidRPr="00347FD7">
        <w:rPr>
          <w:b/>
        </w:rPr>
        <w:t>517</w:t>
      </w:r>
      <w:r w:rsidRPr="00347FD7">
        <w:t>, 210-225, doi:10.1002/cne.22150 (2009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32</w:t>
      </w:r>
      <w:r w:rsidRPr="00347FD7">
        <w:tab/>
        <w:t xml:space="preserve">Lighton, J. &amp; Garrigan, D. Ant breathing: testing regulation and mechanism hypotheses with hypoxia. </w:t>
      </w:r>
      <w:r w:rsidRPr="00347FD7">
        <w:rPr>
          <w:i/>
        </w:rPr>
        <w:t>J. Exp. Biol.</w:t>
      </w:r>
      <w:r w:rsidRPr="00347FD7">
        <w:t xml:space="preserve"> </w:t>
      </w:r>
      <w:r w:rsidRPr="00347FD7">
        <w:rPr>
          <w:b/>
        </w:rPr>
        <w:t>198</w:t>
      </w:r>
      <w:r w:rsidRPr="00347FD7">
        <w:t>, 1613-1620 (1995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33</w:t>
      </w:r>
      <w:r w:rsidRPr="00347FD7">
        <w:tab/>
        <w:t xml:space="preserve">Pettit, T. N., Ellis, H. I. &amp; Whittow, G. C. Basal metabolic rate in tropical seabirds. </w:t>
      </w:r>
      <w:r w:rsidRPr="00347FD7">
        <w:rPr>
          <w:i/>
        </w:rPr>
        <w:t>The Auk</w:t>
      </w:r>
      <w:r w:rsidRPr="00347FD7">
        <w:t xml:space="preserve"> </w:t>
      </w:r>
      <w:r w:rsidRPr="00347FD7">
        <w:rPr>
          <w:b/>
        </w:rPr>
        <w:t>102</w:t>
      </w:r>
      <w:r w:rsidRPr="00347FD7">
        <w:t>, 172-174, doi:10.2307/4086838 (1985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34</w:t>
      </w:r>
      <w:r w:rsidRPr="00347FD7">
        <w:tab/>
        <w:t xml:space="preserve">Bozinovic, F. &amp; Contreras, L. C. Basal rate of metabolism and temperature regulation of two desert herbivorous octodontid rodents: </w:t>
      </w:r>
      <w:r w:rsidRPr="00347FD7">
        <w:rPr>
          <w:i/>
        </w:rPr>
        <w:t>Octomys mimax</w:t>
      </w:r>
      <w:r w:rsidRPr="00347FD7">
        <w:t xml:space="preserve"> and </w:t>
      </w:r>
      <w:r w:rsidRPr="00347FD7">
        <w:rPr>
          <w:i/>
        </w:rPr>
        <w:t>Tympanoctomys barrerae</w:t>
      </w:r>
      <w:r w:rsidRPr="00347FD7">
        <w:t xml:space="preserve">. </w:t>
      </w:r>
      <w:r w:rsidRPr="00347FD7">
        <w:rPr>
          <w:i/>
        </w:rPr>
        <w:t>Oecologia</w:t>
      </w:r>
      <w:r w:rsidRPr="00347FD7">
        <w:t xml:space="preserve"> </w:t>
      </w:r>
      <w:r w:rsidRPr="00347FD7">
        <w:rPr>
          <w:b/>
        </w:rPr>
        <w:t>84</w:t>
      </w:r>
      <w:r w:rsidRPr="00347FD7">
        <w:t>, 567-570, doi:10.1007/bf00328175 (1990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35</w:t>
      </w:r>
      <w:r w:rsidRPr="00347FD7">
        <w:tab/>
        <w:t xml:space="preserve">Morrison, P. &amp; Middleton, E. H. Body temperature and metabolism in the pigmy marmoset. </w:t>
      </w:r>
      <w:r w:rsidRPr="00347FD7">
        <w:rPr>
          <w:i/>
        </w:rPr>
        <w:t>Folia Primatol.</w:t>
      </w:r>
      <w:r w:rsidRPr="00347FD7">
        <w:t xml:space="preserve"> </w:t>
      </w:r>
      <w:r w:rsidRPr="00347FD7">
        <w:rPr>
          <w:b/>
        </w:rPr>
        <w:t>6</w:t>
      </w:r>
      <w:r w:rsidRPr="00347FD7">
        <w:t>, 70-82, doi:10.1159/000155068 (1967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36</w:t>
      </w:r>
      <w:r w:rsidRPr="00347FD7">
        <w:tab/>
        <w:t xml:space="preserve">Bartholomew, G. A. &amp; Casey, T. M. Body temperature and oxygen consumption during rest and activity in relation to body size in some tropical beetles. </w:t>
      </w:r>
      <w:r w:rsidRPr="00347FD7">
        <w:rPr>
          <w:i/>
        </w:rPr>
        <w:t>J. Therm. Biol.</w:t>
      </w:r>
      <w:r w:rsidRPr="00347FD7">
        <w:t xml:space="preserve"> </w:t>
      </w:r>
      <w:r w:rsidRPr="00347FD7">
        <w:rPr>
          <w:b/>
        </w:rPr>
        <w:t>2</w:t>
      </w:r>
      <w:r w:rsidRPr="00347FD7">
        <w:t>, 173-176, doi:doi:10.1016/0306-4565(77)90026-2 (1977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37</w:t>
      </w:r>
      <w:r w:rsidRPr="00347FD7">
        <w:tab/>
        <w:t xml:space="preserve">Cortés, A., Báez, C., Rosenmann, M. &amp; Pino, C. Body temperature, activity cycle and metabolic rate in a small nocturnal Chilean lizard, </w:t>
      </w:r>
      <w:r w:rsidRPr="00347FD7">
        <w:rPr>
          <w:i/>
        </w:rPr>
        <w:t xml:space="preserve">Garthia gaudichaudi </w:t>
      </w:r>
      <w:r w:rsidRPr="00347FD7">
        <w:t xml:space="preserve">(Sauria: Gekkonidae)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109</w:t>
      </w:r>
      <w:r w:rsidRPr="00347FD7">
        <w:t>, 967-973, doi:10.1016/0300-9629(94)90245-3 (1994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38</w:t>
      </w:r>
      <w:r w:rsidRPr="00347FD7">
        <w:tab/>
        <w:t xml:space="preserve">Leitner, P. &amp; Nelson, J. E. Body temperature, oxygen consumption and heart rate in the Australian false vampire bat, </w:t>
      </w:r>
      <w:r w:rsidRPr="00347FD7">
        <w:rPr>
          <w:i/>
        </w:rPr>
        <w:t>Macroderma gigas</w:t>
      </w:r>
      <w:r w:rsidRPr="00347FD7">
        <w:t xml:space="preserve">. </w:t>
      </w:r>
      <w:r w:rsidRPr="00347FD7">
        <w:rPr>
          <w:i/>
        </w:rPr>
        <w:t>Comp. Biochem. Physiol.</w:t>
      </w:r>
      <w:r w:rsidRPr="00347FD7">
        <w:t xml:space="preserve"> </w:t>
      </w:r>
      <w:r w:rsidRPr="00347FD7">
        <w:rPr>
          <w:b/>
        </w:rPr>
        <w:t>21</w:t>
      </w:r>
      <w:r w:rsidRPr="00347FD7">
        <w:t>, 65-74, doi:10.1016/0010-406X(67)90115-6 (1967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39</w:t>
      </w:r>
      <w:r w:rsidRPr="00347FD7">
        <w:tab/>
        <w:t xml:space="preserve">Whittow, G. C., Gould, E. &amp; Rand, D. Body temperature, oxygen consumption, and evaporative water loss in a primitive insectivore, the moon rat, </w:t>
      </w:r>
      <w:r w:rsidRPr="00347FD7">
        <w:rPr>
          <w:i/>
        </w:rPr>
        <w:t>Echinosorex gymnurus</w:t>
      </w:r>
      <w:r w:rsidRPr="00347FD7">
        <w:t xml:space="preserve">. </w:t>
      </w:r>
      <w:r w:rsidRPr="00347FD7">
        <w:rPr>
          <w:i/>
        </w:rPr>
        <w:t>J. Mammal.</w:t>
      </w:r>
      <w:r w:rsidRPr="00347FD7">
        <w:t xml:space="preserve"> </w:t>
      </w:r>
      <w:r w:rsidRPr="00347FD7">
        <w:rPr>
          <w:b/>
        </w:rPr>
        <w:t>58</w:t>
      </w:r>
      <w:r w:rsidRPr="00347FD7">
        <w:t>, 233-235, doi:10.2307/1379582 (1977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40</w:t>
      </w:r>
      <w:r w:rsidRPr="00347FD7">
        <w:tab/>
        <w:t xml:space="preserve">Mares, S., Ash, L. &amp; Gronenberg, W. Brain allometry in bumblebee and honey bee workers. </w:t>
      </w:r>
      <w:r w:rsidRPr="00347FD7">
        <w:rPr>
          <w:i/>
        </w:rPr>
        <w:t>Brain Behav. Evol.</w:t>
      </w:r>
      <w:r w:rsidRPr="00347FD7">
        <w:t xml:space="preserve"> </w:t>
      </w:r>
      <w:r w:rsidRPr="00347FD7">
        <w:rPr>
          <w:b/>
        </w:rPr>
        <w:t>66</w:t>
      </w:r>
      <w:r w:rsidRPr="00347FD7">
        <w:t>, 50-61, doi:10.1159/000085047 (2005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41</w:t>
      </w:r>
      <w:r w:rsidRPr="00347FD7">
        <w:tab/>
        <w:t xml:space="preserve">Krieger, J., Sandeman, R. E., Sandeman, D. C., Hansson, B. S. &amp; Harzsch, S. Brain architecture of the largest living land arthropod, the Giant Robber Crab </w:t>
      </w:r>
      <w:r w:rsidRPr="00347FD7">
        <w:rPr>
          <w:i/>
        </w:rPr>
        <w:t>Birgus latro</w:t>
      </w:r>
      <w:r w:rsidRPr="00347FD7">
        <w:t xml:space="preserve"> (Crustacea, Anomura, Coenobitidae): evidence for a prominent central olfactory pathway? </w:t>
      </w:r>
      <w:r w:rsidRPr="00347FD7">
        <w:rPr>
          <w:i/>
        </w:rPr>
        <w:t>Front. Zool.</w:t>
      </w:r>
      <w:r w:rsidRPr="00347FD7">
        <w:t xml:space="preserve"> </w:t>
      </w:r>
      <w:r w:rsidRPr="00347FD7">
        <w:rPr>
          <w:b/>
        </w:rPr>
        <w:t>7</w:t>
      </w:r>
      <w:r w:rsidRPr="00347FD7">
        <w:t>, 25, doi:10.1186/1742-9994-7-25 (2010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42</w:t>
      </w:r>
      <w:r w:rsidRPr="00347FD7">
        <w:tab/>
        <w:t xml:space="preserve">Nottebohm, F. A brain for all seasons: cyclical anatomical changes in song control nuclei of the canary brain. </w:t>
      </w:r>
      <w:r w:rsidRPr="00347FD7">
        <w:rPr>
          <w:i/>
        </w:rPr>
        <w:t>Science</w:t>
      </w:r>
      <w:r w:rsidRPr="00347FD7">
        <w:t xml:space="preserve"> </w:t>
      </w:r>
      <w:r w:rsidRPr="00347FD7">
        <w:rPr>
          <w:b/>
        </w:rPr>
        <w:t>214</w:t>
      </w:r>
      <w:r w:rsidRPr="00347FD7">
        <w:t>, doi:10.1126/science.7313697 (1981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lastRenderedPageBreak/>
        <w:t>43</w:t>
      </w:r>
      <w:r w:rsidRPr="00347FD7">
        <w:tab/>
        <w:t xml:space="preserve">Powell, B. J. &amp; Leal, M. Brain Organization and Habitat Complexity in </w:t>
      </w:r>
      <w:r w:rsidRPr="00347FD7">
        <w:rPr>
          <w:i/>
        </w:rPr>
        <w:t xml:space="preserve">Anolis </w:t>
      </w:r>
      <w:r w:rsidRPr="00347FD7">
        <w:t xml:space="preserve">Lizards. </w:t>
      </w:r>
      <w:r w:rsidRPr="00347FD7">
        <w:rPr>
          <w:i/>
        </w:rPr>
        <w:t>Brain Behav. Evol.</w:t>
      </w:r>
      <w:r w:rsidRPr="00347FD7">
        <w:t xml:space="preserve"> </w:t>
      </w:r>
      <w:r w:rsidRPr="00347FD7">
        <w:rPr>
          <w:b/>
        </w:rPr>
        <w:t>84</w:t>
      </w:r>
      <w:r w:rsidRPr="00347FD7">
        <w:t>, 8-18, doi:10.1159/000362197 (2014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44</w:t>
      </w:r>
      <w:r w:rsidRPr="00347FD7">
        <w:tab/>
        <w:t xml:space="preserve">Taylor, G. M., Nol, E. &amp; Boire, D. Brain regions and encephalization in anurans: adaptation or stability? </w:t>
      </w:r>
      <w:r w:rsidRPr="00347FD7">
        <w:rPr>
          <w:i/>
        </w:rPr>
        <w:t>Brain Behav. Evol.</w:t>
      </w:r>
      <w:r w:rsidRPr="00347FD7">
        <w:t xml:space="preserve"> </w:t>
      </w:r>
      <w:r w:rsidRPr="00347FD7">
        <w:rPr>
          <w:b/>
        </w:rPr>
        <w:t>45</w:t>
      </w:r>
      <w:r w:rsidRPr="00347FD7">
        <w:t>, 96-109, doi:10.1159/000113543 (1995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45</w:t>
      </w:r>
      <w:r w:rsidRPr="00347FD7">
        <w:tab/>
        <w:t xml:space="preserve">Mlikovsky, J. Brain size and forearmen magnum area in crows and allies (Aves: Corvidae). </w:t>
      </w:r>
      <w:r w:rsidRPr="00347FD7">
        <w:rPr>
          <w:i/>
        </w:rPr>
        <w:t>Acta Soc. Zool. Bohem.</w:t>
      </w:r>
      <w:r w:rsidRPr="00347FD7">
        <w:t xml:space="preserve"> </w:t>
      </w:r>
      <w:r w:rsidRPr="00347FD7">
        <w:rPr>
          <w:b/>
        </w:rPr>
        <w:t>67</w:t>
      </w:r>
      <w:r w:rsidRPr="00347FD7">
        <w:t>, 203-211 (2003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46</w:t>
      </w:r>
      <w:r w:rsidRPr="00347FD7">
        <w:tab/>
        <w:t xml:space="preserve">Mlikovsky, J. Brain size in birds: 4. Passeriformes. </w:t>
      </w:r>
      <w:r w:rsidRPr="00347FD7">
        <w:rPr>
          <w:i/>
        </w:rPr>
        <w:t>Acta Soc. Zool. Bohem.</w:t>
      </w:r>
      <w:r w:rsidRPr="00347FD7">
        <w:t xml:space="preserve"> </w:t>
      </w:r>
      <w:r w:rsidRPr="00347FD7">
        <w:rPr>
          <w:b/>
        </w:rPr>
        <w:t>54</w:t>
      </w:r>
      <w:r w:rsidRPr="00347FD7">
        <w:t>, 27-37 (1990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47</w:t>
      </w:r>
      <w:r w:rsidRPr="00347FD7">
        <w:tab/>
        <w:t xml:space="preserve">Platel, R. in </w:t>
      </w:r>
      <w:r w:rsidRPr="00347FD7">
        <w:rPr>
          <w:i/>
        </w:rPr>
        <w:t>Biology of the Reptilia</w:t>
      </w:r>
      <w:r w:rsidRPr="00347FD7">
        <w:t xml:space="preserve"> Vol. 10  (eds Carl. G. Gans, R. Glenn. Northcutt, &amp; Philip. S. Ulinski)  147-171 (Academic Press, 1979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48</w:t>
      </w:r>
      <w:r w:rsidRPr="00347FD7">
        <w:tab/>
        <w:t xml:space="preserve">Bronson, R. T. Brain weight-body weight relationships in 12 species of nonhuman primates. </w:t>
      </w:r>
      <w:r w:rsidRPr="00347FD7">
        <w:rPr>
          <w:i/>
        </w:rPr>
        <w:t>Am. J. Phys. Anthropol.</w:t>
      </w:r>
      <w:r w:rsidRPr="00347FD7">
        <w:t xml:space="preserve"> </w:t>
      </w:r>
      <w:r w:rsidRPr="00347FD7">
        <w:rPr>
          <w:b/>
        </w:rPr>
        <w:t>56</w:t>
      </w:r>
      <w:r w:rsidRPr="00347FD7">
        <w:t>, 77-81, doi:10.1002/ajpa.1330560109 (1981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49</w:t>
      </w:r>
      <w:r w:rsidRPr="00347FD7">
        <w:tab/>
        <w:t xml:space="preserve">Guay, P., Weston, M., Symonds, M. &amp; Glover, H. Brains and bravery: Little evidence of a relationship between brain size and flightiness in shorebirds. </w:t>
      </w:r>
      <w:r w:rsidRPr="00347FD7">
        <w:rPr>
          <w:i/>
        </w:rPr>
        <w:t>Austral Ecol.</w:t>
      </w:r>
      <w:r w:rsidRPr="00347FD7">
        <w:t xml:space="preserve"> </w:t>
      </w:r>
      <w:r w:rsidRPr="00347FD7">
        <w:rPr>
          <w:b/>
        </w:rPr>
        <w:t>38</w:t>
      </w:r>
      <w:r w:rsidRPr="00347FD7">
        <w:t>, 516-522, doi:10.1111/j.1442-9993.2012.02441.x (2013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50</w:t>
      </w:r>
      <w:r w:rsidRPr="00347FD7">
        <w:tab/>
        <w:t xml:space="preserve">Van Der Woude, E., Smid, H. M., Chittka, L. &amp; Huigens, M. E. Breaking Haller's rule: brain-body size isometry in a minute parasitic wasp. </w:t>
      </w:r>
      <w:r w:rsidRPr="00347FD7">
        <w:rPr>
          <w:i/>
        </w:rPr>
        <w:t>Brain Behav. Evol.</w:t>
      </w:r>
      <w:r w:rsidRPr="00347FD7">
        <w:t xml:space="preserve"> </w:t>
      </w:r>
      <w:r w:rsidRPr="00347FD7">
        <w:rPr>
          <w:b/>
        </w:rPr>
        <w:t>81</w:t>
      </w:r>
      <w:r w:rsidRPr="00347FD7">
        <w:t>, 86-92, doi:10.1159/000345945 (2013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51</w:t>
      </w:r>
      <w:r w:rsidRPr="00347FD7">
        <w:tab/>
        <w:t xml:space="preserve">Weathers, W. W., Koenig, W. D. &amp; Stanback, M. T. Breeding energetics and thermal ecology of the acorn woodpecker in central coastal California. </w:t>
      </w:r>
      <w:r w:rsidRPr="00347FD7">
        <w:rPr>
          <w:i/>
        </w:rPr>
        <w:t>Condor</w:t>
      </w:r>
      <w:r w:rsidRPr="00347FD7">
        <w:t>, 341-359, doi:10.2307/1368232 (1990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52</w:t>
      </w:r>
      <w:r w:rsidRPr="00347FD7">
        <w:tab/>
        <w:t xml:space="preserve">Guay, P.-J. &amp; Iwaniuk, A. N. Captive breeding reduces brain volume in waterfowl (Anseriformes). </w:t>
      </w:r>
      <w:r w:rsidRPr="00347FD7">
        <w:rPr>
          <w:i/>
        </w:rPr>
        <w:t>Condor</w:t>
      </w:r>
      <w:r w:rsidRPr="00347FD7">
        <w:t xml:space="preserve"> </w:t>
      </w:r>
      <w:r w:rsidRPr="00347FD7">
        <w:rPr>
          <w:b/>
        </w:rPr>
        <w:t>110</w:t>
      </w:r>
      <w:r w:rsidRPr="00347FD7">
        <w:t>, 276-284, doi:10.1525/cond.2008.8424 (2008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53</w:t>
      </w:r>
      <w:r w:rsidRPr="00347FD7">
        <w:tab/>
        <w:t xml:space="preserve">Shelton, T. G. &amp; Appel, A. G. Carbon dioxide release in </w:t>
      </w:r>
      <w:r w:rsidRPr="00347FD7">
        <w:rPr>
          <w:i/>
        </w:rPr>
        <w:t xml:space="preserve">Coptotermes formosanus </w:t>
      </w:r>
      <w:r w:rsidRPr="00347FD7">
        <w:t xml:space="preserve">Shiraki and </w:t>
      </w:r>
      <w:r w:rsidRPr="00347FD7">
        <w:rPr>
          <w:i/>
        </w:rPr>
        <w:t xml:space="preserve">Reticulitermes flavipes </w:t>
      </w:r>
      <w:r w:rsidRPr="00347FD7">
        <w:t xml:space="preserve">(Kollar): effects of caste, mass, and movement. </w:t>
      </w:r>
      <w:r w:rsidRPr="00347FD7">
        <w:rPr>
          <w:i/>
        </w:rPr>
        <w:t>J. Insect Physiol.</w:t>
      </w:r>
      <w:r w:rsidRPr="00347FD7">
        <w:t xml:space="preserve"> </w:t>
      </w:r>
      <w:r w:rsidRPr="00347FD7">
        <w:rPr>
          <w:b/>
        </w:rPr>
        <w:t>47</w:t>
      </w:r>
      <w:r w:rsidRPr="00347FD7">
        <w:t>, 213-224, doi:10.1016/S0022-1910(00)00111-6 (2001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54</w:t>
      </w:r>
      <w:r w:rsidRPr="00347FD7">
        <w:tab/>
        <w:t xml:space="preserve">Bradley, T. J., Brethorst, L., Robinson, S. &amp; Hetz, S. Changes in the Rate of CO2 Release following Feeding in the Insect </w:t>
      </w:r>
      <w:r w:rsidRPr="00347FD7">
        <w:rPr>
          <w:i/>
        </w:rPr>
        <w:t>Rhodnius prolixus</w:t>
      </w:r>
      <w:r w:rsidRPr="00347FD7">
        <w:t xml:space="preserve">. </w:t>
      </w:r>
      <w:r w:rsidRPr="00347FD7">
        <w:rPr>
          <w:i/>
        </w:rPr>
        <w:t>Physiol. Biochem. Zool.</w:t>
      </w:r>
      <w:r w:rsidRPr="00347FD7">
        <w:t xml:space="preserve"> </w:t>
      </w:r>
      <w:r w:rsidRPr="00347FD7">
        <w:rPr>
          <w:b/>
        </w:rPr>
        <w:t>76</w:t>
      </w:r>
      <w:r w:rsidRPr="00347FD7">
        <w:t>, 302-309, doi:10.1086/367953 (2003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55</w:t>
      </w:r>
      <w:r w:rsidRPr="00347FD7">
        <w:tab/>
        <w:t xml:space="preserve">Herreid, C. F. &amp; Full, R. J. Cockroaches on a treadmill: aerobic running. </w:t>
      </w:r>
      <w:r w:rsidRPr="00347FD7">
        <w:rPr>
          <w:i/>
        </w:rPr>
        <w:t>J. Insect Physiol.</w:t>
      </w:r>
      <w:r w:rsidRPr="00347FD7">
        <w:t xml:space="preserve"> </w:t>
      </w:r>
      <w:r w:rsidRPr="00347FD7">
        <w:rPr>
          <w:b/>
        </w:rPr>
        <w:t>30</w:t>
      </w:r>
      <w:r w:rsidRPr="00347FD7">
        <w:t>, 395-403, doi:10.1016/0022-1910(84)90097-0 (1984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56</w:t>
      </w:r>
      <w:r w:rsidRPr="00347FD7">
        <w:tab/>
        <w:t>Boddy, A. M.</w:t>
      </w:r>
      <w:r w:rsidRPr="00347FD7">
        <w:rPr>
          <w:i/>
        </w:rPr>
        <w:t xml:space="preserve"> et al.</w:t>
      </w:r>
      <w:r w:rsidRPr="00347FD7">
        <w:t xml:space="preserve"> Comparative analysis of encephalization in mammals reveals relaxed constraints on anthropoid primate and cetacean brain scaling. </w:t>
      </w:r>
      <w:r w:rsidRPr="00347FD7">
        <w:rPr>
          <w:i/>
        </w:rPr>
        <w:t>J. Evol. Biol.</w:t>
      </w:r>
      <w:r w:rsidRPr="00347FD7">
        <w:t xml:space="preserve"> </w:t>
      </w:r>
      <w:r w:rsidRPr="00347FD7">
        <w:rPr>
          <w:b/>
        </w:rPr>
        <w:t>25</w:t>
      </w:r>
      <w:r w:rsidRPr="00347FD7">
        <w:t>, 981-994, doi:10.1111/j.1420-9101.2012.02491.x (2012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57</w:t>
      </w:r>
      <w:r w:rsidRPr="00347FD7">
        <w:tab/>
        <w:t xml:space="preserve">Arends, A. &amp; McNab, B. K. The comparative energetics of ‘caviomorph’ rodents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130</w:t>
      </w:r>
      <w:r w:rsidRPr="00347FD7">
        <w:t>, 105-122, doi:10.1016/S1095-6433(01)00371-3 (2001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58</w:t>
      </w:r>
      <w:r w:rsidRPr="00347FD7">
        <w:tab/>
        <w:t xml:space="preserve">McNab, B. K. The comparative energetics of rigid endothermy: the Arvicolidae. </w:t>
      </w:r>
      <w:r w:rsidRPr="00347FD7">
        <w:rPr>
          <w:i/>
        </w:rPr>
        <w:t>J. Zool.</w:t>
      </w:r>
      <w:r w:rsidRPr="00347FD7">
        <w:t xml:space="preserve"> </w:t>
      </w:r>
      <w:r w:rsidRPr="00347FD7">
        <w:rPr>
          <w:b/>
        </w:rPr>
        <w:t>227</w:t>
      </w:r>
      <w:r w:rsidRPr="00347FD7">
        <w:t>, 585-606, doi:10.1111/j.1469-7998.1992.tb04417.x (1992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59</w:t>
      </w:r>
      <w:r w:rsidRPr="00347FD7">
        <w:tab/>
        <w:t xml:space="preserve">Bozinovic, F. &amp; Rosenmann, M. Comparative energetics of South American cricetid rodents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91</w:t>
      </w:r>
      <w:r w:rsidRPr="00347FD7">
        <w:t>, 195-202, doi:10.1016/0300-9629(88)91616-7 (1988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60</w:t>
      </w:r>
      <w:r w:rsidRPr="00347FD7">
        <w:tab/>
        <w:t xml:space="preserve">Haim, A. &amp; Skinner, J. D. A comparative study of metabolic rates and thermoregulation of two African antelopes, the steenbok </w:t>
      </w:r>
      <w:r w:rsidRPr="00347FD7">
        <w:rPr>
          <w:i/>
        </w:rPr>
        <w:t>Raphicerus campestris</w:t>
      </w:r>
      <w:r w:rsidRPr="00347FD7">
        <w:t xml:space="preserve"> and the blue duiker </w:t>
      </w:r>
      <w:r w:rsidRPr="00347FD7">
        <w:rPr>
          <w:i/>
        </w:rPr>
        <w:t>Cephalophus monticola</w:t>
      </w:r>
      <w:r w:rsidRPr="00347FD7">
        <w:t xml:space="preserve">. </w:t>
      </w:r>
      <w:r w:rsidRPr="00347FD7">
        <w:rPr>
          <w:i/>
        </w:rPr>
        <w:t>J. Therm. Biol.</w:t>
      </w:r>
      <w:r w:rsidRPr="00347FD7">
        <w:t xml:space="preserve"> </w:t>
      </w:r>
      <w:r w:rsidRPr="00347FD7">
        <w:rPr>
          <w:b/>
        </w:rPr>
        <w:t>16</w:t>
      </w:r>
      <w:r w:rsidRPr="00347FD7">
        <w:t>, 145-148, doi:10.1016/0306-4565(91)90036-2 (1991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61</w:t>
      </w:r>
      <w:r w:rsidRPr="00347FD7">
        <w:tab/>
        <w:t xml:space="preserve">Else, P. L. &amp; Hulbert, A. J. Comparison of the "mammal machine" and the "reptile machine": energy production. </w:t>
      </w:r>
      <w:r w:rsidRPr="00347FD7">
        <w:rPr>
          <w:i/>
        </w:rPr>
        <w:t>Am. J. Physiol. Regul. Integr. Comp. Physiol.</w:t>
      </w:r>
      <w:r w:rsidRPr="00347FD7">
        <w:t xml:space="preserve"> </w:t>
      </w:r>
      <w:r w:rsidRPr="00347FD7">
        <w:rPr>
          <w:b/>
        </w:rPr>
        <w:t>240</w:t>
      </w:r>
      <w:r w:rsidRPr="00347FD7">
        <w:t>, R3-R9, doi:10.1152/ajpregu.1981.240.1.R3 (1981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62</w:t>
      </w:r>
      <w:r w:rsidRPr="00347FD7">
        <w:tab/>
        <w:t xml:space="preserve">Duncan, F. D. &amp; Crewe, R. M. A comparison of the energetics of foraging of three species of Leptogenys (Hymenoptera, Formicidae). </w:t>
      </w:r>
      <w:r w:rsidRPr="00347FD7">
        <w:rPr>
          <w:i/>
        </w:rPr>
        <w:t>Physiol. Entomol.</w:t>
      </w:r>
      <w:r w:rsidRPr="00347FD7">
        <w:t xml:space="preserve"> </w:t>
      </w:r>
      <w:r w:rsidRPr="00347FD7">
        <w:rPr>
          <w:b/>
        </w:rPr>
        <w:t>18</w:t>
      </w:r>
      <w:r w:rsidRPr="00347FD7">
        <w:t>, 372-378, doi:10.1111/j.1365-3032.1993.tb00610.x (1993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lastRenderedPageBreak/>
        <w:t>63</w:t>
      </w:r>
      <w:r w:rsidRPr="00347FD7">
        <w:tab/>
        <w:t xml:space="preserve">Robinson, C. D., Patton, M. S., Andre, B. M. &amp; Johnson, M. A. Convergent evolution of brain morphology and communication modalities in lizards. </w:t>
      </w:r>
      <w:r w:rsidRPr="00347FD7">
        <w:rPr>
          <w:i/>
        </w:rPr>
        <w:t>Current Zoology</w:t>
      </w:r>
      <w:r w:rsidRPr="00347FD7">
        <w:t xml:space="preserve"> </w:t>
      </w:r>
      <w:r w:rsidRPr="00347FD7">
        <w:rPr>
          <w:b/>
        </w:rPr>
        <w:t>61</w:t>
      </w:r>
      <w:r w:rsidRPr="00347FD7">
        <w:t>, 281-291, doi:10.1093/czoolo/61.2.281 (2015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64</w:t>
      </w:r>
      <w:r w:rsidRPr="00347FD7">
        <w:tab/>
        <w:t xml:space="preserve">Stankowich, T. &amp; Romero, A. N. The correlated evolution of antipredator defences and brain size in mammals. </w:t>
      </w:r>
      <w:r w:rsidRPr="00347FD7">
        <w:rPr>
          <w:i/>
        </w:rPr>
        <w:t>Proc. R. Soc. B: Biol. Sci.</w:t>
      </w:r>
      <w:r w:rsidRPr="00347FD7">
        <w:t xml:space="preserve"> </w:t>
      </w:r>
      <w:r w:rsidRPr="00347FD7">
        <w:rPr>
          <w:b/>
        </w:rPr>
        <w:t>284</w:t>
      </w:r>
      <w:r w:rsidRPr="00347FD7">
        <w:t>, doi:10.1098/rspb.2016.1857 (2017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65</w:t>
      </w:r>
      <w:r w:rsidRPr="00347FD7">
        <w:tab/>
        <w:t>Kurta, A. &amp; Ferkin, M. The correlation between demography and metabolic rate: a test using the beach vole (</w:t>
      </w:r>
      <w:r w:rsidRPr="00347FD7">
        <w:rPr>
          <w:i/>
        </w:rPr>
        <w:t>Microtus breweri</w:t>
      </w:r>
      <w:r w:rsidRPr="00347FD7">
        <w:t>) and the meadow vole (</w:t>
      </w:r>
      <w:r w:rsidRPr="00347FD7">
        <w:rPr>
          <w:i/>
        </w:rPr>
        <w:t>Microtus pennsylvanicus</w:t>
      </w:r>
      <w:r w:rsidRPr="00347FD7">
        <w:t xml:space="preserve">). </w:t>
      </w:r>
      <w:r w:rsidRPr="00347FD7">
        <w:rPr>
          <w:i/>
        </w:rPr>
        <w:t>Oecologia</w:t>
      </w:r>
      <w:r w:rsidRPr="00347FD7">
        <w:t xml:space="preserve"> </w:t>
      </w:r>
      <w:r w:rsidRPr="00347FD7">
        <w:rPr>
          <w:b/>
        </w:rPr>
        <w:t>87</w:t>
      </w:r>
      <w:r w:rsidRPr="00347FD7">
        <w:t>, 102-105, doi:10.1007/bf00323786 (1991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66</w:t>
      </w:r>
      <w:r w:rsidRPr="00347FD7">
        <w:tab/>
        <w:t xml:space="preserve">Sheehan, Z. B. V., Kamhi, J. F., Seid, M. A. &amp; Narendra, A. Differential investment in brain regions for a diurnal and nocturnal lifestyle in Australian </w:t>
      </w:r>
      <w:r w:rsidRPr="00347FD7">
        <w:rPr>
          <w:i/>
        </w:rPr>
        <w:t xml:space="preserve">Myrmecia </w:t>
      </w:r>
      <w:r w:rsidRPr="00347FD7">
        <w:t xml:space="preserve">ants. </w:t>
      </w:r>
      <w:r w:rsidRPr="00347FD7">
        <w:rPr>
          <w:i/>
        </w:rPr>
        <w:t>J. Comp. Neurol.</w:t>
      </w:r>
      <w:r w:rsidRPr="00347FD7">
        <w:t xml:space="preserve"> </w:t>
      </w:r>
      <w:r w:rsidRPr="00347FD7">
        <w:rPr>
          <w:b/>
        </w:rPr>
        <w:t>0</w:t>
      </w:r>
      <w:r w:rsidRPr="00347FD7">
        <w:t>, doi:doi:10.1002/cne.24617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67</w:t>
      </w:r>
      <w:r w:rsidRPr="00347FD7">
        <w:tab/>
        <w:t xml:space="preserve">Kvello, P., Løfaldli, B., Rybak, J., Menzel, R. &amp; Mustaparta, H. Digital, three-dimensional average shaped atlas of the </w:t>
      </w:r>
      <w:r w:rsidRPr="00347FD7">
        <w:rPr>
          <w:i/>
        </w:rPr>
        <w:t>Heliothis virescens</w:t>
      </w:r>
      <w:r w:rsidRPr="00347FD7">
        <w:t xml:space="preserve"> brain with integrated gustatory and olfactory neurons. </w:t>
      </w:r>
      <w:r w:rsidRPr="00347FD7">
        <w:rPr>
          <w:i/>
        </w:rPr>
        <w:t>Front. Syst. Neurosci.</w:t>
      </w:r>
      <w:r w:rsidRPr="00347FD7">
        <w:t xml:space="preserve"> </w:t>
      </w:r>
      <w:r w:rsidRPr="00347FD7">
        <w:rPr>
          <w:b/>
        </w:rPr>
        <w:t>3</w:t>
      </w:r>
      <w:r w:rsidRPr="00347FD7">
        <w:t>, doi:10.3389/neuro.06.014.2009 (2009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68</w:t>
      </w:r>
      <w:r w:rsidRPr="00347FD7">
        <w:tab/>
        <w:t xml:space="preserve">Chown, S. L. &amp; Holter, P. Discontinuous gas exchange cycles in </w:t>
      </w:r>
      <w:r w:rsidRPr="00347FD7">
        <w:rPr>
          <w:i/>
        </w:rPr>
        <w:t xml:space="preserve">Aphodius fossor </w:t>
      </w:r>
      <w:r w:rsidRPr="00347FD7">
        <w:t xml:space="preserve">(Scarabaeidae): a test of hypotheses concerning origins and mechanisms. </w:t>
      </w:r>
      <w:r w:rsidRPr="00347FD7">
        <w:rPr>
          <w:i/>
        </w:rPr>
        <w:t>J. Exp. Biol.</w:t>
      </w:r>
      <w:r w:rsidRPr="00347FD7">
        <w:t xml:space="preserve"> </w:t>
      </w:r>
      <w:r w:rsidRPr="00347FD7">
        <w:rPr>
          <w:b/>
        </w:rPr>
        <w:t>203</w:t>
      </w:r>
      <w:r w:rsidRPr="00347FD7">
        <w:t>, 397-403, doi:10.1242/jeb.203.2.397 (2000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69</w:t>
      </w:r>
      <w:r w:rsidRPr="00347FD7">
        <w:tab/>
        <w:t xml:space="preserve">Duncan, F. D. &amp; Byrne, M. J. Discontinuous gas exchange in dung beetles: patterns and ecological implications. </w:t>
      </w:r>
      <w:r w:rsidRPr="00347FD7">
        <w:rPr>
          <w:i/>
        </w:rPr>
        <w:t>Oecologia</w:t>
      </w:r>
      <w:r w:rsidRPr="00347FD7">
        <w:t xml:space="preserve"> </w:t>
      </w:r>
      <w:r w:rsidRPr="00347FD7">
        <w:rPr>
          <w:b/>
        </w:rPr>
        <w:t>122</w:t>
      </w:r>
      <w:r w:rsidRPr="00347FD7">
        <w:t>, 452-458, doi:10.1007/s004420050966 (2000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70</w:t>
      </w:r>
      <w:r w:rsidRPr="00347FD7">
        <w:tab/>
        <w:t xml:space="preserve">Montgomery, S. H. &amp; Merrill, R. M. Divergence in brain composition during the early stages of ecological specialization in </w:t>
      </w:r>
      <w:r w:rsidRPr="00347FD7">
        <w:rPr>
          <w:i/>
        </w:rPr>
        <w:t xml:space="preserve">Heliconius </w:t>
      </w:r>
      <w:r w:rsidRPr="00347FD7">
        <w:t xml:space="preserve">butterflies. </w:t>
      </w:r>
      <w:r w:rsidRPr="00347FD7">
        <w:rPr>
          <w:i/>
        </w:rPr>
        <w:t>J. Evol. Biol.</w:t>
      </w:r>
      <w:r w:rsidRPr="00347FD7">
        <w:t xml:space="preserve"> </w:t>
      </w:r>
      <w:r w:rsidRPr="00347FD7">
        <w:rPr>
          <w:b/>
        </w:rPr>
        <w:t>30</w:t>
      </w:r>
      <w:r w:rsidRPr="00347FD7">
        <w:t>, 571-582, doi:10.1111/jeb.13027 (2017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71</w:t>
      </w:r>
      <w:r w:rsidRPr="00347FD7">
        <w:tab/>
        <w:t xml:space="preserve">Barnhart, M. C. Division of Comparative Physiology and Biochemistry, Society for Integrative and Comparative Biology. </w:t>
      </w:r>
      <w:r w:rsidRPr="00347FD7">
        <w:rPr>
          <w:i/>
        </w:rPr>
        <w:t>Physiol. Zool.</w:t>
      </w:r>
      <w:r w:rsidRPr="00347FD7">
        <w:t xml:space="preserve"> </w:t>
      </w:r>
      <w:r w:rsidRPr="00347FD7">
        <w:rPr>
          <w:b/>
        </w:rPr>
        <w:t>56</w:t>
      </w:r>
      <w:r w:rsidRPr="00347FD7">
        <w:t>, 436-444 (1983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72</w:t>
      </w:r>
      <w:r w:rsidRPr="00347FD7">
        <w:tab/>
        <w:t xml:space="preserve">Gordon, D. G., Zelaya, A., Arganda-Carreras, I., Arganda, S. &amp; Traniello, J. F. A. Division of labor and brain evolution in insect societies: Neurobiology of extreme specialization in the turtle ant </w:t>
      </w:r>
      <w:r w:rsidRPr="00347FD7">
        <w:rPr>
          <w:i/>
        </w:rPr>
        <w:t>Cephalotes varians</w:t>
      </w:r>
      <w:r w:rsidRPr="00347FD7">
        <w:t xml:space="preserve">. </w:t>
      </w:r>
      <w:r w:rsidRPr="00347FD7">
        <w:rPr>
          <w:i/>
        </w:rPr>
        <w:t>PLOS ONE</w:t>
      </w:r>
      <w:r w:rsidRPr="00347FD7">
        <w:t xml:space="preserve"> </w:t>
      </w:r>
      <w:r w:rsidRPr="00347FD7">
        <w:rPr>
          <w:b/>
        </w:rPr>
        <w:t>14</w:t>
      </w:r>
      <w:r w:rsidRPr="00347FD7">
        <w:t>, e0213618, doi:10.1371/journal.pone.0213618 (2019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73</w:t>
      </w:r>
      <w:r w:rsidRPr="00347FD7">
        <w:tab/>
        <w:t xml:space="preserve">Rezende, E. L., Silva-Durán, I., Novoa, F. F. &amp; Rosenmann, M. Does thermal history affect metabolic plasticity?: a study in three </w:t>
      </w:r>
      <w:r w:rsidRPr="00347FD7">
        <w:rPr>
          <w:i/>
        </w:rPr>
        <w:t xml:space="preserve">Phyllotis </w:t>
      </w:r>
      <w:r w:rsidRPr="00347FD7">
        <w:t xml:space="preserve">species along an altitudinal gradient. </w:t>
      </w:r>
      <w:r w:rsidRPr="00347FD7">
        <w:rPr>
          <w:i/>
        </w:rPr>
        <w:t>J. Therm. Biol.</w:t>
      </w:r>
      <w:r w:rsidRPr="00347FD7">
        <w:t xml:space="preserve"> </w:t>
      </w:r>
      <w:r w:rsidRPr="00347FD7">
        <w:rPr>
          <w:b/>
        </w:rPr>
        <w:t>26</w:t>
      </w:r>
      <w:r w:rsidRPr="00347FD7">
        <w:t>, 103-108, doi:10.1016/S0306-4565(00)00029-2 (2001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74</w:t>
      </w:r>
      <w:r w:rsidRPr="00347FD7">
        <w:tab/>
        <w:t xml:space="preserve">Bauchot, R. &amp; Stephan, H. Données nouvelles sur l’encéphalisation des insectivores et des prosimiens. </w:t>
      </w:r>
      <w:r w:rsidRPr="00347FD7">
        <w:rPr>
          <w:i/>
        </w:rPr>
        <w:t>Mammalia</w:t>
      </w:r>
      <w:r w:rsidRPr="00347FD7">
        <w:t xml:space="preserve"> </w:t>
      </w:r>
      <w:r w:rsidRPr="00347FD7">
        <w:rPr>
          <w:b/>
        </w:rPr>
        <w:t>30</w:t>
      </w:r>
      <w:r w:rsidRPr="00347FD7">
        <w:t>, 160-196, doi:10.1515/mamm.1966.30.1.160 (1966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75</w:t>
      </w:r>
      <w:r w:rsidRPr="00347FD7">
        <w:tab/>
        <w:t xml:space="preserve">Rein, K., Zöckler, M., Mader, M. T., Grübel, C. &amp; Heisenberg, M. The Drosophila Standard Brain. </w:t>
      </w:r>
      <w:r w:rsidRPr="00347FD7">
        <w:rPr>
          <w:i/>
        </w:rPr>
        <w:t>Curr. Biol.</w:t>
      </w:r>
      <w:r w:rsidRPr="00347FD7">
        <w:t xml:space="preserve"> </w:t>
      </w:r>
      <w:r w:rsidRPr="00347FD7">
        <w:rPr>
          <w:b/>
        </w:rPr>
        <w:t>12</w:t>
      </w:r>
      <w:r w:rsidRPr="00347FD7">
        <w:t>, 227-231, doi:10.1016/S0960-9822(02)00656-5 (2002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76</w:t>
      </w:r>
      <w:r w:rsidRPr="00347FD7">
        <w:tab/>
        <w:t xml:space="preserve">Chown, S. L., Scholtz, C. H., Klok, C. J., Joubert, F. J. &amp; Coles, K. S. Ecophysiology, range contraction and survival of a geographically restricted African dung beetle (Coleoptera: Scarabaeidae). </w:t>
      </w:r>
      <w:r w:rsidRPr="00347FD7">
        <w:rPr>
          <w:i/>
        </w:rPr>
        <w:t>Funct. Ecol.</w:t>
      </w:r>
      <w:r w:rsidRPr="00347FD7">
        <w:t xml:space="preserve"> </w:t>
      </w:r>
      <w:r w:rsidRPr="00347FD7">
        <w:rPr>
          <w:b/>
        </w:rPr>
        <w:t>9</w:t>
      </w:r>
      <w:r w:rsidRPr="00347FD7">
        <w:t>, 30-39, doi:10.2307/2390087 (1995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77</w:t>
      </w:r>
      <w:r w:rsidRPr="00347FD7">
        <w:tab/>
        <w:t>Rübsamen, U., Hume, I. D. &amp; Rübsamen, K. Effect of ambient temperature on autonomic thermoregulation and activity patterns in the rufous rat-kangaroo (</w:t>
      </w:r>
      <w:r w:rsidRPr="00347FD7">
        <w:rPr>
          <w:i/>
        </w:rPr>
        <w:t>Aepyprymnus rufescens</w:t>
      </w:r>
      <w:r w:rsidRPr="00347FD7">
        <w:t xml:space="preserve">: Marsupialia). </w:t>
      </w:r>
      <w:r w:rsidRPr="00347FD7">
        <w:rPr>
          <w:i/>
        </w:rPr>
        <w:t>J. Comp. Physiol.</w:t>
      </w:r>
      <w:r w:rsidRPr="00347FD7">
        <w:t xml:space="preserve"> </w:t>
      </w:r>
      <w:r w:rsidRPr="00347FD7">
        <w:rPr>
          <w:b/>
        </w:rPr>
        <w:t>153</w:t>
      </w:r>
      <w:r w:rsidRPr="00347FD7">
        <w:t>, 175-179, doi:10.1007/bf00689621 (1983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78</w:t>
      </w:r>
      <w:r w:rsidRPr="00347FD7">
        <w:tab/>
        <w:t xml:space="preserve">Lewis, L. C., Mutchmor, J. A. &amp; Lynch, R. E. Effect of Perezia pyraustae on oxygen consumption by the European corn borer, </w:t>
      </w:r>
      <w:r w:rsidRPr="00347FD7">
        <w:rPr>
          <w:i/>
        </w:rPr>
        <w:t>Ostrinia nubilalis</w:t>
      </w:r>
      <w:r w:rsidRPr="00347FD7">
        <w:t xml:space="preserve">. </w:t>
      </w:r>
      <w:r w:rsidRPr="00347FD7">
        <w:rPr>
          <w:i/>
        </w:rPr>
        <w:t>J. Insect Physiol.</w:t>
      </w:r>
      <w:r w:rsidRPr="00347FD7">
        <w:t xml:space="preserve"> </w:t>
      </w:r>
      <w:r w:rsidRPr="00347FD7">
        <w:rPr>
          <w:b/>
        </w:rPr>
        <w:t>17</w:t>
      </w:r>
      <w:r w:rsidRPr="00347FD7">
        <w:t>, 2457-2468, doi:10.1016/0022-1910(71)90093-X (1971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79</w:t>
      </w:r>
      <w:r w:rsidRPr="00347FD7">
        <w:tab/>
        <w:t xml:space="preserve">Louw, G., Young, B. &amp; Bligh, J. Effect of thyroxine and noradrenaline on thermoregulation, cardiac rate and oxygen consumption in the monitor lizard </w:t>
      </w:r>
      <w:r w:rsidRPr="00347FD7">
        <w:rPr>
          <w:i/>
        </w:rPr>
        <w:t>Varanus albigularis albigularis</w:t>
      </w:r>
      <w:r w:rsidRPr="00347FD7">
        <w:t xml:space="preserve">. </w:t>
      </w:r>
      <w:r w:rsidRPr="00347FD7">
        <w:rPr>
          <w:i/>
        </w:rPr>
        <w:t>J. Therm. Biol.</w:t>
      </w:r>
      <w:r w:rsidRPr="00347FD7">
        <w:t xml:space="preserve"> </w:t>
      </w:r>
      <w:r w:rsidRPr="00347FD7">
        <w:rPr>
          <w:b/>
        </w:rPr>
        <w:t>1</w:t>
      </w:r>
      <w:r w:rsidRPr="00347FD7">
        <w:t>, 189-193, doi:10.1016/0306-4565(76)90013-9 (1976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80</w:t>
      </w:r>
      <w:r w:rsidRPr="00347FD7">
        <w:tab/>
        <w:t xml:space="preserve">Full, R. J., Zuccarello, D. A. &amp; Tullis, A. Effect of variation in form on the cost of terrestrial locomotion. </w:t>
      </w:r>
      <w:r w:rsidRPr="00347FD7">
        <w:rPr>
          <w:i/>
        </w:rPr>
        <w:t>J. Exp. Biol.</w:t>
      </w:r>
      <w:r w:rsidRPr="00347FD7">
        <w:t xml:space="preserve"> </w:t>
      </w:r>
      <w:r w:rsidRPr="00347FD7">
        <w:rPr>
          <w:b/>
        </w:rPr>
        <w:t>150</w:t>
      </w:r>
      <w:r w:rsidRPr="00347FD7">
        <w:t>, 233-246 (1990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lastRenderedPageBreak/>
        <w:t>81</w:t>
      </w:r>
      <w:r w:rsidRPr="00347FD7">
        <w:tab/>
        <w:t xml:space="preserve">Bennett, A. F., Dawson, W. R. &amp; Bartholomew, G. A. Effects of activity and temperature on aerobic and anaerobic metabolism in the Galapagos marine iguana. </w:t>
      </w:r>
      <w:r w:rsidRPr="00347FD7">
        <w:rPr>
          <w:i/>
        </w:rPr>
        <w:t>J. Comp. Physiol.</w:t>
      </w:r>
      <w:r w:rsidRPr="00347FD7">
        <w:t xml:space="preserve"> </w:t>
      </w:r>
      <w:r w:rsidRPr="00347FD7">
        <w:rPr>
          <w:b/>
        </w:rPr>
        <w:t>100</w:t>
      </w:r>
      <w:r w:rsidRPr="00347FD7">
        <w:t>, 317-329, doi:10.1007/bf00691052 (1975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82</w:t>
      </w:r>
      <w:r w:rsidRPr="00347FD7">
        <w:tab/>
        <w:t xml:space="preserve">Shen, J.-M., Li, R.-D. &amp; Gao, F.-Y. Effects of ambient temperature on lipid and fatty acid composition in the oviparous lizards, </w:t>
      </w:r>
      <w:r w:rsidRPr="00347FD7">
        <w:rPr>
          <w:i/>
        </w:rPr>
        <w:t>Phrynocephalus przewalskii</w:t>
      </w:r>
      <w:r w:rsidRPr="00347FD7">
        <w:t xml:space="preserve">. </w:t>
      </w:r>
      <w:r w:rsidRPr="00347FD7">
        <w:rPr>
          <w:i/>
        </w:rPr>
        <w:t>Comp. Biochem. Physiol. B: Biochem. Mol. Biol.</w:t>
      </w:r>
      <w:r w:rsidRPr="00347FD7">
        <w:t xml:space="preserve"> </w:t>
      </w:r>
      <w:r w:rsidRPr="00347FD7">
        <w:rPr>
          <w:b/>
        </w:rPr>
        <w:t>142</w:t>
      </w:r>
      <w:r w:rsidRPr="00347FD7">
        <w:t>, 293-301, doi:10.1016/j.cbpb.2005.07.013 (2005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83</w:t>
      </w:r>
      <w:r w:rsidRPr="00347FD7">
        <w:tab/>
        <w:t>Thompson, G. G. &amp; Withers, P. C. Effects of body mass and temperature on standard metabolic rates for two Australian varanid lizards (</w:t>
      </w:r>
      <w:r w:rsidRPr="00347FD7">
        <w:rPr>
          <w:i/>
        </w:rPr>
        <w:t xml:space="preserve">Varanus gouldii </w:t>
      </w:r>
      <w:r w:rsidRPr="00347FD7">
        <w:t xml:space="preserve">and </w:t>
      </w:r>
      <w:r w:rsidRPr="00347FD7">
        <w:rPr>
          <w:i/>
        </w:rPr>
        <w:t>V. panoptes</w:t>
      </w:r>
      <w:r w:rsidRPr="00347FD7">
        <w:t xml:space="preserve">). </w:t>
      </w:r>
      <w:r w:rsidRPr="00347FD7">
        <w:rPr>
          <w:i/>
        </w:rPr>
        <w:t>Copeia</w:t>
      </w:r>
      <w:r w:rsidRPr="00347FD7">
        <w:t>, 343-350, doi:10.2307/1446195 (1992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84</w:t>
      </w:r>
      <w:r w:rsidRPr="00347FD7">
        <w:tab/>
        <w:t xml:space="preserve">Rosenzweig M, B. E. Effects of differential environments on brain weights and enzyme activities in gerbils, rats, and mice. </w:t>
      </w:r>
      <w:r w:rsidRPr="00347FD7">
        <w:rPr>
          <w:i/>
        </w:rPr>
        <w:t>Dev. Psychobiol.</w:t>
      </w:r>
      <w:r w:rsidRPr="00347FD7">
        <w:t xml:space="preserve"> </w:t>
      </w:r>
      <w:r w:rsidRPr="00347FD7">
        <w:rPr>
          <w:b/>
        </w:rPr>
        <w:t>2</w:t>
      </w:r>
      <w:r w:rsidRPr="00347FD7">
        <w:t>, 87-95, doi:10.1002/dev.420020208 (1969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85</w:t>
      </w:r>
      <w:r w:rsidRPr="00347FD7">
        <w:tab/>
        <w:t xml:space="preserve">Hack, M. A. The effects of mass and age on standard metabolic rate in house crickets. </w:t>
      </w:r>
      <w:r w:rsidRPr="00347FD7">
        <w:rPr>
          <w:i/>
        </w:rPr>
        <w:t>Physiol. Entomol.</w:t>
      </w:r>
      <w:r w:rsidRPr="00347FD7">
        <w:t xml:space="preserve"> </w:t>
      </w:r>
      <w:r w:rsidRPr="00347FD7">
        <w:rPr>
          <w:b/>
        </w:rPr>
        <w:t>22</w:t>
      </w:r>
      <w:r w:rsidRPr="00347FD7">
        <w:t>, 325-331, doi:10.1111/j.1365-3032.1997.tb01176.x (1997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86</w:t>
      </w:r>
      <w:r w:rsidRPr="00347FD7">
        <w:tab/>
        <w:t xml:space="preserve">Gatten Jr, R. E. Effects of temperature and activity on aerobic and anaerobic metabolism and heart rate in the turtles </w:t>
      </w:r>
      <w:r w:rsidRPr="00347FD7">
        <w:rPr>
          <w:i/>
        </w:rPr>
        <w:t xml:space="preserve">Pseudemys scripta </w:t>
      </w:r>
      <w:r w:rsidRPr="00347FD7">
        <w:t xml:space="preserve">and </w:t>
      </w:r>
      <w:r w:rsidRPr="00347FD7">
        <w:rPr>
          <w:i/>
        </w:rPr>
        <w:t>Terrapene ornata</w:t>
      </w:r>
      <w:r w:rsidRPr="00347FD7">
        <w:t xml:space="preserve">. </w:t>
      </w:r>
      <w:r w:rsidRPr="00347FD7">
        <w:rPr>
          <w:i/>
        </w:rPr>
        <w:t>Comp. Biochem. Physiol., A: Mol. Integr. Physiol.</w:t>
      </w:r>
      <w:r w:rsidRPr="00347FD7">
        <w:t>, doi:10.1016/0300-9629(74)90606-9 (1974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87</w:t>
      </w:r>
      <w:r w:rsidRPr="00347FD7">
        <w:tab/>
        <w:t xml:space="preserve">Gleeson, T. T. The effects of training and captivity on the metabolic capacity of the lizard </w:t>
      </w:r>
      <w:r w:rsidRPr="00347FD7">
        <w:rPr>
          <w:i/>
        </w:rPr>
        <w:t>Sceloporus occidentalis</w:t>
      </w:r>
      <w:r w:rsidRPr="00347FD7">
        <w:t xml:space="preserve">. </w:t>
      </w:r>
      <w:r w:rsidRPr="00347FD7">
        <w:rPr>
          <w:i/>
        </w:rPr>
        <w:t>J. Comp. Physiol.</w:t>
      </w:r>
      <w:r w:rsidRPr="00347FD7">
        <w:t xml:space="preserve"> </w:t>
      </w:r>
      <w:r w:rsidRPr="00347FD7">
        <w:rPr>
          <w:b/>
        </w:rPr>
        <w:t>129</w:t>
      </w:r>
      <w:r w:rsidRPr="00347FD7">
        <w:t>, 123-128, doi:10.1007/bf00798176 (1979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88</w:t>
      </w:r>
      <w:r w:rsidRPr="00347FD7">
        <w:tab/>
        <w:t xml:space="preserve">Pirlot, P. &amp; Stephan, H. Encephalization in Chiroptera. </w:t>
      </w:r>
      <w:r w:rsidRPr="00347FD7">
        <w:rPr>
          <w:i/>
        </w:rPr>
        <w:t>Can. J. Zool.</w:t>
      </w:r>
      <w:r w:rsidRPr="00347FD7">
        <w:t xml:space="preserve"> </w:t>
      </w:r>
      <w:r w:rsidRPr="00347FD7">
        <w:rPr>
          <w:b/>
        </w:rPr>
        <w:t>48</w:t>
      </w:r>
      <w:r w:rsidRPr="00347FD7">
        <w:t>, 433-444, doi:10.1139/z70-075 (1970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89</w:t>
      </w:r>
      <w:r w:rsidRPr="00347FD7">
        <w:tab/>
        <w:t xml:space="preserve">Ashwell, K. W. S. Encephalization of Australian and New Guinean marsupials. </w:t>
      </w:r>
      <w:r w:rsidRPr="00347FD7">
        <w:rPr>
          <w:i/>
        </w:rPr>
        <w:t>Brain Behav. Evol.</w:t>
      </w:r>
      <w:r w:rsidRPr="00347FD7">
        <w:t xml:space="preserve"> </w:t>
      </w:r>
      <w:r w:rsidRPr="00347FD7">
        <w:rPr>
          <w:b/>
        </w:rPr>
        <w:t>71</w:t>
      </w:r>
      <w:r w:rsidRPr="00347FD7">
        <w:t>, 181-199, doi:10.1159/000114406 (2008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90</w:t>
      </w:r>
      <w:r w:rsidRPr="00347FD7">
        <w:tab/>
        <w:t xml:space="preserve">Bartholomew, G. A. &amp; Lighton, J. R. Endothermy and energy metabolism of a giant tropical fly, </w:t>
      </w:r>
      <w:r w:rsidRPr="00347FD7">
        <w:rPr>
          <w:i/>
        </w:rPr>
        <w:t xml:space="preserve">Pantophthalmus tabaninus </w:t>
      </w:r>
      <w:r w:rsidRPr="00347FD7">
        <w:t xml:space="preserve">thunberg. </w:t>
      </w:r>
      <w:r w:rsidRPr="00347FD7">
        <w:rPr>
          <w:i/>
        </w:rPr>
        <w:t>J. Comp. Physiol., B</w:t>
      </w:r>
      <w:r w:rsidRPr="00347FD7">
        <w:t xml:space="preserve"> </w:t>
      </w:r>
      <w:r w:rsidRPr="00347FD7">
        <w:rPr>
          <w:b/>
        </w:rPr>
        <w:t>156</w:t>
      </w:r>
      <w:r w:rsidRPr="00347FD7">
        <w:t>, 461-467, doi:10.1007/bf00691031 (1986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91</w:t>
      </w:r>
      <w:r w:rsidRPr="00347FD7">
        <w:tab/>
        <w:t xml:space="preserve">Bailey, W. J., Withers, P. C., Endersby, M. &amp; Gaull, K. The energetic costs of calling in the bushcrisket </w:t>
      </w:r>
      <w:r w:rsidRPr="00347FD7">
        <w:rPr>
          <w:i/>
        </w:rPr>
        <w:t xml:space="preserve">Requena verticalis </w:t>
      </w:r>
      <w:r w:rsidRPr="00347FD7">
        <w:t xml:space="preserve">(Orthoptera: Tettigoniidae: Listroscelidinae). </w:t>
      </w:r>
      <w:r w:rsidRPr="00347FD7">
        <w:rPr>
          <w:i/>
        </w:rPr>
        <w:t>J. Exp. Biol.</w:t>
      </w:r>
      <w:r w:rsidRPr="00347FD7">
        <w:t xml:space="preserve"> </w:t>
      </w:r>
      <w:r w:rsidRPr="00347FD7">
        <w:rPr>
          <w:b/>
        </w:rPr>
        <w:t>178</w:t>
      </w:r>
      <w:r w:rsidRPr="00347FD7">
        <w:t>, 21-37 (1993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92</w:t>
      </w:r>
      <w:r w:rsidRPr="00347FD7">
        <w:tab/>
        <w:t>Kotiaho, J. S.</w:t>
      </w:r>
      <w:r w:rsidRPr="00347FD7">
        <w:rPr>
          <w:i/>
        </w:rPr>
        <w:t xml:space="preserve"> et al.</w:t>
      </w:r>
      <w:r w:rsidRPr="00347FD7">
        <w:t xml:space="preserve"> Energetic costs of size and sexual signalling in a wolf spider. </w:t>
      </w:r>
      <w:r w:rsidRPr="00347FD7">
        <w:rPr>
          <w:i/>
        </w:rPr>
        <w:t>Proc. R. Soc. B: Biol. Sci.</w:t>
      </w:r>
      <w:r w:rsidRPr="00347FD7">
        <w:t xml:space="preserve"> </w:t>
      </w:r>
      <w:r w:rsidRPr="00347FD7">
        <w:rPr>
          <w:b/>
        </w:rPr>
        <w:t>265</w:t>
      </w:r>
      <w:r w:rsidRPr="00347FD7">
        <w:t>, 2203-2209, doi:10.1098/rspb.1998.0560 (1998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93</w:t>
      </w:r>
      <w:r w:rsidRPr="00347FD7">
        <w:tab/>
        <w:t>Chaplin, S. B. The energetic significance of huddling behavior in common bushtits (</w:t>
      </w:r>
      <w:r w:rsidRPr="00347FD7">
        <w:rPr>
          <w:i/>
        </w:rPr>
        <w:t>Psaltriparus minimus</w:t>
      </w:r>
      <w:r w:rsidRPr="00347FD7">
        <w:t xml:space="preserve">). </w:t>
      </w:r>
      <w:r w:rsidRPr="00347FD7">
        <w:rPr>
          <w:i/>
        </w:rPr>
        <w:t>The Auk</w:t>
      </w:r>
      <w:r w:rsidRPr="00347FD7">
        <w:t>, 424-430 (1982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94</w:t>
      </w:r>
      <w:r w:rsidRPr="00347FD7">
        <w:tab/>
        <w:t>Seymour, R. S., Withers, P. C. &amp; Weathers, W. W. Energetics of burrowing, running, and free-living in the Namib Desert golden mole (</w:t>
      </w:r>
      <w:r w:rsidRPr="00347FD7">
        <w:rPr>
          <w:i/>
        </w:rPr>
        <w:t>Eremitalpa namibensis</w:t>
      </w:r>
      <w:r w:rsidRPr="00347FD7">
        <w:t xml:space="preserve">). </w:t>
      </w:r>
      <w:r w:rsidRPr="00347FD7">
        <w:rPr>
          <w:i/>
        </w:rPr>
        <w:t>J. Zool.</w:t>
      </w:r>
      <w:r w:rsidRPr="00347FD7">
        <w:t xml:space="preserve"> </w:t>
      </w:r>
      <w:r w:rsidRPr="00347FD7">
        <w:rPr>
          <w:b/>
        </w:rPr>
        <w:t>244</w:t>
      </w:r>
      <w:r w:rsidRPr="00347FD7">
        <w:t>, 107-117 (1998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95</w:t>
      </w:r>
      <w:r w:rsidRPr="00347FD7">
        <w:tab/>
        <w:t xml:space="preserve">Herreid, C. F., Full, R. J. &amp; Prawel, D. A. Energetics of Cockroach Locomotion. </w:t>
      </w:r>
      <w:r w:rsidRPr="00347FD7">
        <w:rPr>
          <w:i/>
        </w:rPr>
        <w:t>J. Exp. Biol.</w:t>
      </w:r>
      <w:r w:rsidRPr="00347FD7">
        <w:t xml:space="preserve"> </w:t>
      </w:r>
      <w:r w:rsidRPr="00347FD7">
        <w:rPr>
          <w:b/>
        </w:rPr>
        <w:t>94</w:t>
      </w:r>
      <w:r w:rsidRPr="00347FD7">
        <w:t>, 189-202 (1981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96</w:t>
      </w:r>
      <w:r w:rsidRPr="00347FD7">
        <w:tab/>
        <w:t xml:space="preserve">Bartholomew, G. A., Lighton, J. R. &amp; Louw, G. N. Energetics of locomotion and patterns of respiration in tenebrionid beetles from the Namib Desert. </w:t>
      </w:r>
      <w:r w:rsidRPr="00347FD7">
        <w:rPr>
          <w:i/>
        </w:rPr>
        <w:t>J. Comp. Physiol., B</w:t>
      </w:r>
      <w:r w:rsidRPr="00347FD7">
        <w:t xml:space="preserve"> </w:t>
      </w:r>
      <w:r w:rsidRPr="00347FD7">
        <w:rPr>
          <w:b/>
        </w:rPr>
        <w:t>155</w:t>
      </w:r>
      <w:r w:rsidRPr="00347FD7">
        <w:t>, 155-162, doi:10.1007/bf00685208 (1985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97</w:t>
      </w:r>
      <w:r w:rsidRPr="00347FD7">
        <w:tab/>
        <w:t xml:space="preserve">Lighton, J. R. B. &amp; Gillespie, R. G. The energetics of mimicry: the cost of pedestrian transport in a formicine ant and its mimic, a clubionid spider. </w:t>
      </w:r>
      <w:r w:rsidRPr="00347FD7">
        <w:rPr>
          <w:i/>
        </w:rPr>
        <w:t>Physiol. Entomol.</w:t>
      </w:r>
      <w:r w:rsidRPr="00347FD7">
        <w:t xml:space="preserve"> </w:t>
      </w:r>
      <w:r w:rsidRPr="00347FD7">
        <w:rPr>
          <w:b/>
        </w:rPr>
        <w:t>14</w:t>
      </w:r>
      <w:r w:rsidRPr="00347FD7">
        <w:t>, 173-177, doi:10.1111/j.1365-3032.1989.tb00949.x (1989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98</w:t>
      </w:r>
      <w:r w:rsidRPr="00347FD7">
        <w:tab/>
        <w:t xml:space="preserve">Marhold, S. &amp; Nagel, A. The energetics of the common mole rat </w:t>
      </w:r>
      <w:r w:rsidRPr="00347FD7">
        <w:rPr>
          <w:i/>
        </w:rPr>
        <w:t>Cryptomys</w:t>
      </w:r>
      <w:r w:rsidRPr="00347FD7">
        <w:t xml:space="preserve">, a subterranean eusocial rodent from Zambia. </w:t>
      </w:r>
      <w:r w:rsidRPr="00347FD7">
        <w:rPr>
          <w:i/>
        </w:rPr>
        <w:t>J. Comp. Physiol., B</w:t>
      </w:r>
      <w:r w:rsidRPr="00347FD7">
        <w:t xml:space="preserve"> </w:t>
      </w:r>
      <w:r w:rsidRPr="00347FD7">
        <w:rPr>
          <w:b/>
        </w:rPr>
        <w:t>164</w:t>
      </w:r>
      <w:r w:rsidRPr="00347FD7">
        <w:t>, 636-645, doi:10.1007/bf00389805 (1995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99</w:t>
      </w:r>
      <w:r w:rsidRPr="00347FD7">
        <w:tab/>
        <w:t xml:space="preserve">Pauls, R. W. Energetics of the red squirrel: a laboratory study of the effects of temperature, seasonal acclimatization, use of the nest and exercise. </w:t>
      </w:r>
      <w:r w:rsidRPr="00347FD7">
        <w:rPr>
          <w:i/>
        </w:rPr>
        <w:t>J. Therm. Biol.</w:t>
      </w:r>
      <w:r w:rsidRPr="00347FD7">
        <w:t xml:space="preserve"> </w:t>
      </w:r>
      <w:r w:rsidRPr="00347FD7">
        <w:rPr>
          <w:b/>
        </w:rPr>
        <w:t>6</w:t>
      </w:r>
      <w:r w:rsidRPr="00347FD7">
        <w:t>, 79-86, doi:10.1016/0306-4565(81)90057-7 (1981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lastRenderedPageBreak/>
        <w:t>100</w:t>
      </w:r>
      <w:r w:rsidRPr="00347FD7">
        <w:tab/>
        <w:t xml:space="preserve">Brush, A. H. Energetics, temperature regulation and circulation in resting, active and defeathered California quail, </w:t>
      </w:r>
      <w:r w:rsidRPr="00347FD7">
        <w:rPr>
          <w:i/>
        </w:rPr>
        <w:t>Lophortyx californicus</w:t>
      </w:r>
      <w:r w:rsidRPr="00347FD7">
        <w:t xml:space="preserve">. </w:t>
      </w:r>
      <w:r w:rsidRPr="00347FD7">
        <w:rPr>
          <w:i/>
        </w:rPr>
        <w:t>Comp. Biochem. Physiol.</w:t>
      </w:r>
      <w:r w:rsidRPr="00347FD7">
        <w:t xml:space="preserve"> </w:t>
      </w:r>
      <w:r w:rsidRPr="00347FD7">
        <w:rPr>
          <w:b/>
        </w:rPr>
        <w:t>15</w:t>
      </w:r>
      <w:r w:rsidRPr="00347FD7">
        <w:t>, 399-421, doi:10.1016/0010-406X(65)90141-6 (1965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01</w:t>
      </w:r>
      <w:r w:rsidRPr="00347FD7">
        <w:tab/>
        <w:t xml:space="preserve">Bailey, C. G. &amp; Riegert, P. W. Energy dynamics of </w:t>
      </w:r>
      <w:r w:rsidRPr="00347FD7">
        <w:rPr>
          <w:i/>
        </w:rPr>
        <w:t xml:space="preserve">Encoptolophus sordidus </w:t>
      </w:r>
      <w:r w:rsidRPr="00347FD7">
        <w:t xml:space="preserve">costalis (Scudder) (Orthoptera: Acrididae) in a grassland ecosystem. </w:t>
      </w:r>
      <w:r w:rsidRPr="00347FD7">
        <w:rPr>
          <w:i/>
        </w:rPr>
        <w:t>Can. J. Zool.</w:t>
      </w:r>
      <w:r w:rsidRPr="00347FD7">
        <w:t xml:space="preserve"> </w:t>
      </w:r>
      <w:r w:rsidRPr="00347FD7">
        <w:rPr>
          <w:b/>
        </w:rPr>
        <w:t>51</w:t>
      </w:r>
      <w:r w:rsidRPr="00347FD7">
        <w:t>, 91-100, doi:10.1139/z73-014 (1973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02</w:t>
      </w:r>
      <w:r w:rsidRPr="00347FD7">
        <w:tab/>
        <w:t xml:space="preserve">Prinzinger, R., Lübben, I. &amp; Schuchmann, K.-L. Energy metabolism and body temperature in 13 sunbird species (Nectariniidae)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92</w:t>
      </w:r>
      <w:r w:rsidRPr="00347FD7">
        <w:t>, 393-402, doi:10.1016/0300-9629(89)90581-1 (1989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03</w:t>
      </w:r>
      <w:r w:rsidRPr="00347FD7">
        <w:tab/>
        <w:t xml:space="preserve">Baudinette, R. V. Energy metabolism and evaporative water loss in the California ground squirrel. </w:t>
      </w:r>
      <w:r w:rsidRPr="00347FD7">
        <w:rPr>
          <w:i/>
        </w:rPr>
        <w:t>J. Comp. Physiol.</w:t>
      </w:r>
      <w:r w:rsidRPr="00347FD7">
        <w:t xml:space="preserve"> </w:t>
      </w:r>
      <w:r w:rsidRPr="00347FD7">
        <w:rPr>
          <w:b/>
        </w:rPr>
        <w:t>81</w:t>
      </w:r>
      <w:r w:rsidRPr="00347FD7">
        <w:t>, 57-72, doi:10.1007/bf00693550 (1972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04</w:t>
      </w:r>
      <w:r w:rsidRPr="00347FD7">
        <w:tab/>
        <w:t xml:space="preserve">May, M. L. Energy metabolism of dragonflies (Odonata: Anisoptera) at rest and during endothermic warm-up. </w:t>
      </w:r>
      <w:r w:rsidRPr="00347FD7">
        <w:rPr>
          <w:i/>
        </w:rPr>
        <w:t>J. Exp. Biol.</w:t>
      </w:r>
      <w:r w:rsidRPr="00347FD7">
        <w:t xml:space="preserve"> </w:t>
      </w:r>
      <w:r w:rsidRPr="00347FD7">
        <w:rPr>
          <w:b/>
        </w:rPr>
        <w:t>83</w:t>
      </w:r>
      <w:r w:rsidRPr="00347FD7">
        <w:t>, 79-94 (1979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05</w:t>
      </w:r>
      <w:r w:rsidRPr="00347FD7">
        <w:tab/>
        <w:t xml:space="preserve">Baudinette, R. V., Churchill, S. K., Christian, K. A., Nelson, J. E. &amp; Hudson, P. J. Energy, water balance and the roost microenvironment in three Australian cave-dwelling bats (Microchiroptera). </w:t>
      </w:r>
      <w:r w:rsidRPr="00347FD7">
        <w:rPr>
          <w:i/>
        </w:rPr>
        <w:t>J. Comp. Physiol., B</w:t>
      </w:r>
      <w:r w:rsidRPr="00347FD7">
        <w:t xml:space="preserve"> </w:t>
      </w:r>
      <w:r w:rsidRPr="00347FD7">
        <w:rPr>
          <w:b/>
        </w:rPr>
        <w:t>170</w:t>
      </w:r>
      <w:r w:rsidRPr="00347FD7">
        <w:t>, 439-446, doi:10.1007/s003600000121 (2000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06</w:t>
      </w:r>
      <w:r w:rsidRPr="00347FD7">
        <w:tab/>
        <w:t xml:space="preserve">Withers, P. C. Energy, Water, and Solute Balance of the Ostrich </w:t>
      </w:r>
      <w:r w:rsidRPr="00347FD7">
        <w:rPr>
          <w:i/>
        </w:rPr>
        <w:t>Struthio camelus</w:t>
      </w:r>
      <w:r w:rsidRPr="00347FD7">
        <w:t xml:space="preserve">. </w:t>
      </w:r>
      <w:r w:rsidRPr="00347FD7">
        <w:rPr>
          <w:i/>
        </w:rPr>
        <w:t>Physiol. Zool.</w:t>
      </w:r>
      <w:r w:rsidRPr="00347FD7">
        <w:t xml:space="preserve"> </w:t>
      </w:r>
      <w:r w:rsidRPr="00347FD7">
        <w:rPr>
          <w:b/>
        </w:rPr>
        <w:t>56</w:t>
      </w:r>
      <w:r w:rsidRPr="00347FD7">
        <w:t>, 568-579, doi:10.1086/physzool.56.4.30155880 (1983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07</w:t>
      </w:r>
      <w:r w:rsidRPr="00347FD7">
        <w:tab/>
        <w:t xml:space="preserve">Hadley, N. F., Quinlan, M. C. &amp; Kennedy, M. L. Evaporative Cooling in the Desert Cicada: Thermal Efficiency and Water/Metabolic Costs. </w:t>
      </w:r>
      <w:r w:rsidRPr="00347FD7">
        <w:rPr>
          <w:i/>
        </w:rPr>
        <w:t>J. Exp. Biol.</w:t>
      </w:r>
      <w:r w:rsidRPr="00347FD7">
        <w:t xml:space="preserve"> </w:t>
      </w:r>
      <w:r w:rsidRPr="00347FD7">
        <w:rPr>
          <w:b/>
        </w:rPr>
        <w:t>159</w:t>
      </w:r>
      <w:r w:rsidRPr="00347FD7">
        <w:t>, 269-283, doi:10.1242/jeb.159.1.269 (1991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08</w:t>
      </w:r>
      <w:r w:rsidRPr="00347FD7">
        <w:tab/>
        <w:t xml:space="preserve">Dunson, W. A. &amp; Bramham, C. R. Evaporative Water Loss and Oxygen Consumption of Three Small Lizards from the Florida Keys: </w:t>
      </w:r>
      <w:r w:rsidRPr="00347FD7">
        <w:rPr>
          <w:i/>
        </w:rPr>
        <w:t>Sphaerodactylus cinereus</w:t>
      </w:r>
      <w:r w:rsidRPr="00347FD7">
        <w:t xml:space="preserve">, </w:t>
      </w:r>
      <w:r w:rsidRPr="00347FD7">
        <w:rPr>
          <w:i/>
        </w:rPr>
        <w:t>S. notatus</w:t>
      </w:r>
      <w:r w:rsidRPr="00347FD7">
        <w:t xml:space="preserve">, and </w:t>
      </w:r>
      <w:r w:rsidRPr="00347FD7">
        <w:rPr>
          <w:i/>
        </w:rPr>
        <w:t>Anolis sagrei</w:t>
      </w:r>
      <w:r w:rsidRPr="00347FD7">
        <w:t xml:space="preserve">. </w:t>
      </w:r>
      <w:r w:rsidRPr="00347FD7">
        <w:rPr>
          <w:i/>
        </w:rPr>
        <w:t>Physiol. Zool.</w:t>
      </w:r>
      <w:r w:rsidRPr="00347FD7">
        <w:t xml:space="preserve"> </w:t>
      </w:r>
      <w:r w:rsidRPr="00347FD7">
        <w:rPr>
          <w:b/>
        </w:rPr>
        <w:t>54</w:t>
      </w:r>
      <w:r w:rsidRPr="00347FD7">
        <w:t>, 253-259, doi:10.1086/physzool.54.2.30155827 (1981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09</w:t>
      </w:r>
      <w:r w:rsidRPr="00347FD7">
        <w:tab/>
        <w:t xml:space="preserve">Wunder, B. A. Evaporative water loss from birds: effects of artificial radiation. </w:t>
      </w:r>
      <w:r w:rsidRPr="00347FD7">
        <w:rPr>
          <w:i/>
        </w:rPr>
        <w:t>Comp. Biochem. Physiol.</w:t>
      </w:r>
      <w:r w:rsidRPr="00347FD7">
        <w:t xml:space="preserve"> </w:t>
      </w:r>
      <w:r w:rsidRPr="00347FD7">
        <w:rPr>
          <w:b/>
        </w:rPr>
        <w:t>63</w:t>
      </w:r>
      <w:r w:rsidRPr="00347FD7">
        <w:t>, 493-494, doi:10.1016/0300-9629(79)90180-4 (1979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10</w:t>
      </w:r>
      <w:r w:rsidRPr="00347FD7">
        <w:tab/>
        <w:t>Hoops, D.</w:t>
      </w:r>
      <w:r w:rsidRPr="00347FD7">
        <w:rPr>
          <w:i/>
        </w:rPr>
        <w:t xml:space="preserve"> et al.</w:t>
      </w:r>
      <w:r w:rsidRPr="00347FD7">
        <w:t xml:space="preserve"> Evidence for concerted and mosaic brain evolution in dragon lizards. </w:t>
      </w:r>
      <w:r w:rsidRPr="00347FD7">
        <w:rPr>
          <w:i/>
        </w:rPr>
        <w:t>Brain Behav. Evol.</w:t>
      </w:r>
      <w:r w:rsidRPr="00347FD7">
        <w:t xml:space="preserve"> </w:t>
      </w:r>
      <w:r w:rsidRPr="00347FD7">
        <w:rPr>
          <w:b/>
        </w:rPr>
        <w:t>90</w:t>
      </w:r>
      <w:r w:rsidRPr="00347FD7">
        <w:t>, 211-223, doi:10.1159/000478738 (2017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11</w:t>
      </w:r>
      <w:r w:rsidRPr="00347FD7">
        <w:tab/>
        <w:t xml:space="preserve">Maclean, G. S. Factors influencing the composition of respiratory gases in mammal burrows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69</w:t>
      </w:r>
      <w:r w:rsidRPr="00347FD7">
        <w:t>, 373-380, doi:10.1016/0300-9629(81)92992-3 (1981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12</w:t>
      </w:r>
      <w:r w:rsidRPr="00347FD7">
        <w:tab/>
        <w:t xml:space="preserve">Campbell, K. L., McIntyre, I. W. &amp; MacArthur, R. A. Fasting metabolism and thermoregulatory competence of the star-nosed mole, </w:t>
      </w:r>
      <w:r w:rsidRPr="00347FD7">
        <w:rPr>
          <w:i/>
        </w:rPr>
        <w:t>Condylura cristata</w:t>
      </w:r>
      <w:r w:rsidRPr="00347FD7">
        <w:t xml:space="preserve"> (Talpidae: Condylurinae)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123</w:t>
      </w:r>
      <w:r w:rsidRPr="00347FD7">
        <w:t>, 293-298, doi:10.1016/S1095-6433(99)00065-3 (1999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13</w:t>
      </w:r>
      <w:r w:rsidRPr="00347FD7">
        <w:tab/>
        <w:t xml:space="preserve">Weathers, W. W., Paton, D. C. &amp; Seymour, R. S. Field Metabolic Rate and Water Flux of Nectarivorous Honeyeaters. </w:t>
      </w:r>
      <w:r w:rsidRPr="00347FD7">
        <w:rPr>
          <w:i/>
        </w:rPr>
        <w:t>Aust. J. Zool.</w:t>
      </w:r>
      <w:r w:rsidRPr="00347FD7">
        <w:t xml:space="preserve"> </w:t>
      </w:r>
      <w:r w:rsidRPr="00347FD7">
        <w:rPr>
          <w:b/>
        </w:rPr>
        <w:t>44</w:t>
      </w:r>
      <w:r w:rsidRPr="00347FD7">
        <w:t>, 445-460, doi:10.1071/ZO9960445 (1996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14</w:t>
      </w:r>
      <w:r w:rsidRPr="00347FD7">
        <w:tab/>
        <w:t xml:space="preserve">Fewell, J. H., Harrison, J. F., Lighton, J. R. B. &amp; Breed, M. D. Foraging energetics of the ant, </w:t>
      </w:r>
      <w:r w:rsidRPr="00347FD7">
        <w:rPr>
          <w:i/>
        </w:rPr>
        <w:t>Paraponera clavata</w:t>
      </w:r>
      <w:r w:rsidRPr="00347FD7">
        <w:t xml:space="preserve">. </w:t>
      </w:r>
      <w:r w:rsidRPr="00347FD7">
        <w:rPr>
          <w:i/>
        </w:rPr>
        <w:t>Oecologia</w:t>
      </w:r>
      <w:r w:rsidRPr="00347FD7">
        <w:t xml:space="preserve"> </w:t>
      </w:r>
      <w:r w:rsidRPr="00347FD7">
        <w:rPr>
          <w:b/>
        </w:rPr>
        <w:t>105</w:t>
      </w:r>
      <w:r w:rsidRPr="00347FD7">
        <w:t>, 419-427, doi:10.1007/bf00330003 (1996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15</w:t>
      </w:r>
      <w:r w:rsidRPr="00347FD7">
        <w:tab/>
        <w:t xml:space="preserve">Greenstone, M. H. &amp; Bennett, A. F. Foraging strategy and metabolic rate in spiders. </w:t>
      </w:r>
      <w:r w:rsidRPr="00347FD7">
        <w:rPr>
          <w:i/>
        </w:rPr>
        <w:t>Ecology</w:t>
      </w:r>
      <w:r w:rsidRPr="00347FD7">
        <w:t xml:space="preserve"> </w:t>
      </w:r>
      <w:r w:rsidRPr="00347FD7">
        <w:rPr>
          <w:b/>
        </w:rPr>
        <w:t>61</w:t>
      </w:r>
      <w:r w:rsidRPr="00347FD7">
        <w:t>, 1255-1259, doi:10.2307/1936843 (1980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16</w:t>
      </w:r>
      <w:r w:rsidRPr="00347FD7">
        <w:tab/>
        <w:t xml:space="preserve">Schmitz, A. Functional morphology of the respiratory organs in the cellar spider </w:t>
      </w:r>
      <w:r w:rsidRPr="00347FD7">
        <w:rPr>
          <w:i/>
        </w:rPr>
        <w:t>Pholcus phalangioides</w:t>
      </w:r>
      <w:r w:rsidRPr="00347FD7">
        <w:t xml:space="preserve"> (Arachnida, Araneae, Pholcidae). </w:t>
      </w:r>
      <w:r w:rsidRPr="00347FD7">
        <w:rPr>
          <w:i/>
        </w:rPr>
        <w:t>J. Comp. Physiol., B</w:t>
      </w:r>
      <w:r w:rsidRPr="00347FD7">
        <w:t xml:space="preserve"> </w:t>
      </w:r>
      <w:r w:rsidRPr="00347FD7">
        <w:rPr>
          <w:b/>
        </w:rPr>
        <w:t>185</w:t>
      </w:r>
      <w:r w:rsidRPr="00347FD7">
        <w:t>, 637-646, doi:10.1007/s00360-015-0914-8 (2015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17</w:t>
      </w:r>
      <w:r w:rsidRPr="00347FD7">
        <w:tab/>
        <w:t xml:space="preserve">Marder, J. &amp; Bernstein, R. Heat balance of the partridge </w:t>
      </w:r>
      <w:r w:rsidRPr="00347FD7">
        <w:rPr>
          <w:i/>
        </w:rPr>
        <w:t>Alectoris chukar</w:t>
      </w:r>
      <w:r w:rsidRPr="00347FD7">
        <w:t xml:space="preserve"> exposed to moderate, high and extreme thermal stress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74</w:t>
      </w:r>
      <w:r w:rsidRPr="00347FD7">
        <w:t>, 149-154, doi:10.1016/0300-9629(83)90726-0 (1983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18</w:t>
      </w:r>
      <w:r w:rsidRPr="00347FD7">
        <w:tab/>
        <w:t xml:space="preserve">Lovegrove, B. G., Raman, J. &amp; Perrin, M. R. Heterothermy in elephant shrews, Elephantulus spp. (Macroscelidea): daily torpor or hibernation? </w:t>
      </w:r>
      <w:r w:rsidRPr="00347FD7">
        <w:rPr>
          <w:i/>
        </w:rPr>
        <w:t>J. Comp. Physiol., B</w:t>
      </w:r>
      <w:r w:rsidRPr="00347FD7">
        <w:t xml:space="preserve"> </w:t>
      </w:r>
      <w:r w:rsidRPr="00347FD7">
        <w:rPr>
          <w:b/>
        </w:rPr>
        <w:t>171</w:t>
      </w:r>
      <w:r w:rsidRPr="00347FD7">
        <w:t>, 1-10, doi:10.1007/s003600000139 (2001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lastRenderedPageBreak/>
        <w:t>119</w:t>
      </w:r>
      <w:r w:rsidRPr="00347FD7">
        <w:tab/>
        <w:t xml:space="preserve">Pasquet, A., Toscani, C. &amp; Anotaux, M. Influence of aging on brain and web characteristics of an orb web spider. </w:t>
      </w:r>
      <w:r w:rsidRPr="00347FD7">
        <w:rPr>
          <w:i/>
        </w:rPr>
        <w:t>J. Ethol.</w:t>
      </w:r>
      <w:r w:rsidRPr="00347FD7">
        <w:t xml:space="preserve"> </w:t>
      </w:r>
      <w:r w:rsidRPr="00347FD7">
        <w:rPr>
          <w:b/>
        </w:rPr>
        <w:t>36</w:t>
      </w:r>
      <w:r w:rsidRPr="00347FD7">
        <w:t>, 85-91, doi:10.1007/s10164-017-0530-z (2018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20</w:t>
      </w:r>
      <w:r w:rsidRPr="00347FD7">
        <w:tab/>
        <w:t xml:space="preserve">Zari, T. The influence of body mass and temperature on the standard metabolic rate of the herbivorous desert lizard, </w:t>
      </w:r>
      <w:r w:rsidRPr="00347FD7">
        <w:rPr>
          <w:i/>
        </w:rPr>
        <w:t>Uromastyx microlepis</w:t>
      </w:r>
      <w:r w:rsidRPr="00347FD7">
        <w:t xml:space="preserve">. </w:t>
      </w:r>
      <w:r w:rsidRPr="00347FD7">
        <w:rPr>
          <w:i/>
        </w:rPr>
        <w:t>J. Therm. Biol.</w:t>
      </w:r>
      <w:r w:rsidRPr="00347FD7">
        <w:t xml:space="preserve"> </w:t>
      </w:r>
      <w:r w:rsidRPr="00347FD7">
        <w:rPr>
          <w:b/>
        </w:rPr>
        <w:t>16</w:t>
      </w:r>
      <w:r w:rsidRPr="00347FD7">
        <w:t>, 129-133, doi:10.1016/0306-4565(91)90033-X (1991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21</w:t>
      </w:r>
      <w:r w:rsidRPr="00347FD7">
        <w:tab/>
        <w:t xml:space="preserve">Jensen, T. F. &amp; Nielsen, M. G. The influence of body size and temperature on worker ant respiration. </w:t>
      </w:r>
      <w:r w:rsidRPr="00347FD7">
        <w:rPr>
          <w:i/>
        </w:rPr>
        <w:t>Nat. Jutl.</w:t>
      </w:r>
      <w:r w:rsidRPr="00347FD7">
        <w:t xml:space="preserve"> </w:t>
      </w:r>
      <w:r w:rsidRPr="00347FD7">
        <w:rPr>
          <w:b/>
        </w:rPr>
        <w:t>18</w:t>
      </w:r>
      <w:r w:rsidRPr="00347FD7">
        <w:t>, 21-25 (1975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22</w:t>
      </w:r>
      <w:r w:rsidRPr="00347FD7">
        <w:tab/>
        <w:t xml:space="preserve">McNab, B. K. The Influence of Body Size on the Energetics and Distribution of Fossorial and Burrowing Mammals. </w:t>
      </w:r>
      <w:r w:rsidRPr="00347FD7">
        <w:rPr>
          <w:i/>
        </w:rPr>
        <w:t>Ecology</w:t>
      </w:r>
      <w:r w:rsidRPr="00347FD7">
        <w:t xml:space="preserve"> </w:t>
      </w:r>
      <w:r w:rsidRPr="00347FD7">
        <w:rPr>
          <w:b/>
        </w:rPr>
        <w:t>60</w:t>
      </w:r>
      <w:r w:rsidRPr="00347FD7">
        <w:t>, 1010-1021, doi:10.2307/1936869 (1979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23</w:t>
      </w:r>
      <w:r w:rsidRPr="00347FD7">
        <w:tab/>
        <w:t xml:space="preserve">Shillington, C. Inter-sexual differences in resting metabolic rates in the Texas tarantula, </w:t>
      </w:r>
      <w:r w:rsidRPr="00347FD7">
        <w:rPr>
          <w:i/>
        </w:rPr>
        <w:t>Aphonopelma anax</w:t>
      </w:r>
      <w:r w:rsidRPr="00347FD7">
        <w:t xml:space="preserve">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142</w:t>
      </w:r>
      <w:r w:rsidRPr="00347FD7">
        <w:t>, 439-445, doi:10.1016/j.cbpa.2005.09.010 (2005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24</w:t>
      </w:r>
      <w:r w:rsidRPr="00347FD7">
        <w:tab/>
        <w:t xml:space="preserve">Nespolo, R. F., Lardies, M. A. &amp; Bozinovic, F. Intrapopulational variation in the standard metabolic rate of insects: repeatability, thermal dependence and sensitivity (Q10) of oxygen consumption in a cricket. </w:t>
      </w:r>
      <w:r w:rsidRPr="00347FD7">
        <w:rPr>
          <w:i/>
        </w:rPr>
        <w:t>J. Exp. Biol.</w:t>
      </w:r>
      <w:r w:rsidRPr="00347FD7">
        <w:t xml:space="preserve"> </w:t>
      </w:r>
      <w:r w:rsidRPr="00347FD7">
        <w:rPr>
          <w:b/>
        </w:rPr>
        <w:t>206</w:t>
      </w:r>
      <w:r w:rsidRPr="00347FD7">
        <w:t>, 4309-4315, doi:10.1242/jeb.00687 (2003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25</w:t>
      </w:r>
      <w:r w:rsidRPr="00347FD7">
        <w:tab/>
        <w:t xml:space="preserve">Muscedere, M. L., Gronenberg, W., Moreau, C. S. &amp; Traniello, J. F. A. Investment in higher order central processing regions is not constrained by brain size in social insects. </w:t>
      </w:r>
      <w:r w:rsidRPr="00347FD7">
        <w:rPr>
          <w:i/>
        </w:rPr>
        <w:t>Proc. R. Soc. B: Biol. Sci.</w:t>
      </w:r>
      <w:r w:rsidRPr="00347FD7">
        <w:t xml:space="preserve"> </w:t>
      </w:r>
      <w:r w:rsidRPr="00347FD7">
        <w:rPr>
          <w:b/>
        </w:rPr>
        <w:t>281</w:t>
      </w:r>
      <w:r w:rsidRPr="00347FD7">
        <w:t>, doi:10.1098/rspb.2014.0217 (2014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26</w:t>
      </w:r>
      <w:r w:rsidRPr="00347FD7">
        <w:tab/>
        <w:t xml:space="preserve">Platel, R. L'encéphalisation chez le Tuatara de Nouvelle-Zélande </w:t>
      </w:r>
      <w:r w:rsidRPr="00347FD7">
        <w:rPr>
          <w:i/>
        </w:rPr>
        <w:t>Sphenodon punctatus</w:t>
      </w:r>
      <w:r w:rsidRPr="00347FD7">
        <w:t xml:space="preserve"> Gray (Lepidosauria, Sphenodonta). Etude quantifiée des principales subdivisions encéphaliques. </w:t>
      </w:r>
      <w:r w:rsidRPr="00347FD7">
        <w:rPr>
          <w:i/>
        </w:rPr>
        <w:t>J. Hirnforsch.</w:t>
      </w:r>
      <w:r w:rsidRPr="00347FD7">
        <w:t xml:space="preserve"> </w:t>
      </w:r>
      <w:r w:rsidRPr="00347FD7">
        <w:rPr>
          <w:b/>
        </w:rPr>
        <w:t>30</w:t>
      </w:r>
      <w:r w:rsidRPr="00347FD7">
        <w:t>, 325-337 (1989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27</w:t>
      </w:r>
      <w:r w:rsidRPr="00347FD7">
        <w:tab/>
        <w:t xml:space="preserve">Hailey, A. &amp; Davies, P. M. C. Lifestyle, latitude and activity metabolism of natricine snakes. </w:t>
      </w:r>
      <w:r w:rsidRPr="00347FD7">
        <w:rPr>
          <w:i/>
        </w:rPr>
        <w:t>J. Zool.</w:t>
      </w:r>
      <w:r w:rsidRPr="00347FD7">
        <w:t xml:space="preserve"> </w:t>
      </w:r>
      <w:r w:rsidRPr="00347FD7">
        <w:rPr>
          <w:b/>
        </w:rPr>
        <w:t>209</w:t>
      </w:r>
      <w:r w:rsidRPr="00347FD7">
        <w:t>, 461-476, doi:10.1111/j.1469-7998.1986.tb03604.x (1986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28</w:t>
      </w:r>
      <w:r w:rsidRPr="00347FD7">
        <w:tab/>
        <w:t>Richter, T. A., Webb, P. I. &amp; Skinner, J. D. Limits to the distribution of the southern African ice rat (</w:t>
      </w:r>
      <w:r w:rsidRPr="00347FD7">
        <w:rPr>
          <w:i/>
        </w:rPr>
        <w:t>Otomys sloggetti</w:t>
      </w:r>
      <w:r w:rsidRPr="00347FD7">
        <w:t xml:space="preserve">): thermal physiology or competitive exclusion? </w:t>
      </w:r>
      <w:r w:rsidRPr="00347FD7">
        <w:rPr>
          <w:i/>
        </w:rPr>
        <w:t>Funct. Ecol.</w:t>
      </w:r>
      <w:r w:rsidRPr="00347FD7">
        <w:t xml:space="preserve"> </w:t>
      </w:r>
      <w:r w:rsidRPr="00347FD7">
        <w:rPr>
          <w:b/>
        </w:rPr>
        <w:t>11</w:t>
      </w:r>
      <w:r w:rsidRPr="00347FD7">
        <w:t>, 240-246, doi:10.1046/j.1365-2435.1997.00078.x (1997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29</w:t>
      </w:r>
      <w:r w:rsidRPr="00347FD7">
        <w:tab/>
        <w:t xml:space="preserve">Putnam, R. W. &amp; Murphy, R. W. Low metabolic rate in a nocturnal desert lizard, </w:t>
      </w:r>
      <w:r w:rsidRPr="00347FD7">
        <w:rPr>
          <w:i/>
        </w:rPr>
        <w:t>Anarbylus switaki</w:t>
      </w:r>
      <w:r w:rsidRPr="00347FD7">
        <w:t xml:space="preserve"> Murphy (Sauria: Gekkonidae)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71</w:t>
      </w:r>
      <w:r w:rsidRPr="00347FD7">
        <w:t>, 119-123 (1982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30</w:t>
      </w:r>
      <w:r w:rsidRPr="00347FD7">
        <w:tab/>
        <w:t xml:space="preserve">Lighton, J. R. B. &amp; Fielden, L. J. Mass Scaling of Standard Metabolism in Ticks: A Valid Case of Low Metabolic Rates in Sit-and-Wait Strategists. </w:t>
      </w:r>
      <w:r w:rsidRPr="00347FD7">
        <w:rPr>
          <w:i/>
        </w:rPr>
        <w:t>Physiol. Zool.</w:t>
      </w:r>
      <w:r w:rsidRPr="00347FD7">
        <w:t xml:space="preserve"> </w:t>
      </w:r>
      <w:r w:rsidRPr="00347FD7">
        <w:rPr>
          <w:b/>
        </w:rPr>
        <w:t>68</w:t>
      </w:r>
      <w:r w:rsidRPr="00347FD7">
        <w:t>, 43-62, doi:10.1086/physzool.68.1.30163917 (1995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31</w:t>
      </w:r>
      <w:r w:rsidRPr="00347FD7">
        <w:tab/>
        <w:t xml:space="preserve">Jones, D. L. &amp; Wang, L. C.-H. Metabolic and cardiovascular adaptations in the western chipmunks, genus </w:t>
      </w:r>
      <w:r w:rsidRPr="00347FD7">
        <w:rPr>
          <w:i/>
        </w:rPr>
        <w:t>Eutamias</w:t>
      </w:r>
      <w:r w:rsidRPr="00347FD7">
        <w:t xml:space="preserve">. </w:t>
      </w:r>
      <w:r w:rsidRPr="00347FD7">
        <w:rPr>
          <w:i/>
        </w:rPr>
        <w:t>J. Comp. Physiol.</w:t>
      </w:r>
      <w:r w:rsidRPr="00347FD7">
        <w:t xml:space="preserve"> </w:t>
      </w:r>
      <w:r w:rsidRPr="00347FD7">
        <w:rPr>
          <w:b/>
        </w:rPr>
        <w:t>105</w:t>
      </w:r>
      <w:r w:rsidRPr="00347FD7">
        <w:t>, 219-231, doi:10.1007/bf00691124 (1976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32</w:t>
      </w:r>
      <w:r w:rsidRPr="00347FD7">
        <w:tab/>
        <w:t xml:space="preserve">Casey, T. M., Withers, P. C. &amp; Casey, K. K. Metabolic and respiratory responses of arctic mammals to ambient temperature during the summer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64</w:t>
      </w:r>
      <w:r w:rsidRPr="00347FD7">
        <w:t>, 331-341, doi:10.1016/0300-9629(79)90452-3 (1979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33</w:t>
      </w:r>
      <w:r w:rsidRPr="00347FD7">
        <w:tab/>
        <w:t xml:space="preserve">Grant, G. S. &amp; Whittow, G. C. Metabolic cost of incubation in the Laysan albatross and Bonin petrel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74</w:t>
      </w:r>
      <w:r w:rsidRPr="00347FD7">
        <w:t>, 77-82, doi:10.1016/0300-9629(83)90715-6 (1983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34</w:t>
      </w:r>
      <w:r w:rsidRPr="00347FD7">
        <w:tab/>
        <w:t xml:space="preserve">Bennett, A. F. &amp; Gleeson, T. T. Metabolic expenditure and the cost of foraging in the lizard </w:t>
      </w:r>
      <w:r w:rsidRPr="00347FD7">
        <w:rPr>
          <w:i/>
        </w:rPr>
        <w:t>Cnemidophorus murinus</w:t>
      </w:r>
      <w:r w:rsidRPr="00347FD7">
        <w:t xml:space="preserve">. </w:t>
      </w:r>
      <w:r w:rsidRPr="00347FD7">
        <w:rPr>
          <w:i/>
        </w:rPr>
        <w:t>Copeia</w:t>
      </w:r>
      <w:r w:rsidRPr="00347FD7">
        <w:t>, 573-577, doi:10.2307/1443864 (1979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35</w:t>
      </w:r>
      <w:r w:rsidRPr="00347FD7">
        <w:tab/>
        <w:t xml:space="preserve">Withers, P. C., Thompson, G. G. &amp; Seymour, R. S. Metabolic physiology of the north-western marsupial mole, </w:t>
      </w:r>
      <w:r w:rsidRPr="00347FD7">
        <w:rPr>
          <w:i/>
        </w:rPr>
        <w:t xml:space="preserve">Notoryctes caurinus </w:t>
      </w:r>
      <w:r w:rsidRPr="00347FD7">
        <w:t xml:space="preserve">(Marsupialia: Notoryctidae). </w:t>
      </w:r>
      <w:r w:rsidRPr="00347FD7">
        <w:rPr>
          <w:i/>
        </w:rPr>
        <w:t>Aust. J. Zool.</w:t>
      </w:r>
      <w:r w:rsidRPr="00347FD7">
        <w:t xml:space="preserve"> </w:t>
      </w:r>
      <w:r w:rsidRPr="00347FD7">
        <w:rPr>
          <w:b/>
        </w:rPr>
        <w:t>48</w:t>
      </w:r>
      <w:r w:rsidRPr="00347FD7">
        <w:t>, 241-258, doi:10.1071/ZO99073 (2000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36</w:t>
      </w:r>
      <w:r w:rsidRPr="00347FD7">
        <w:tab/>
        <w:t xml:space="preserve">Thurling, D. J. Metabolic rate and life stage of the mites </w:t>
      </w:r>
      <w:r w:rsidRPr="00347FD7">
        <w:rPr>
          <w:i/>
        </w:rPr>
        <w:t>Tetranychus cinnabarinus</w:t>
      </w:r>
      <w:r w:rsidRPr="00347FD7">
        <w:t xml:space="preserve"> boisd. (Prostigmata) and </w:t>
      </w:r>
      <w:r w:rsidRPr="00347FD7">
        <w:rPr>
          <w:i/>
        </w:rPr>
        <w:t xml:space="preserve">Phytoseiulus persimilis </w:t>
      </w:r>
      <w:r w:rsidRPr="00347FD7">
        <w:t xml:space="preserve">A-H. (Mesostigmata). </w:t>
      </w:r>
      <w:r w:rsidRPr="00347FD7">
        <w:rPr>
          <w:i/>
        </w:rPr>
        <w:t>Oecologia</w:t>
      </w:r>
      <w:r w:rsidRPr="00347FD7">
        <w:t xml:space="preserve"> </w:t>
      </w:r>
      <w:r w:rsidRPr="00347FD7">
        <w:rPr>
          <w:b/>
        </w:rPr>
        <w:t>46</w:t>
      </w:r>
      <w:r w:rsidRPr="00347FD7">
        <w:t>, 391-396, doi:10.1007/BF00346269 (1980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37</w:t>
      </w:r>
      <w:r w:rsidRPr="00347FD7">
        <w:tab/>
        <w:t xml:space="preserve">Vleck, C. M. &amp; Vleck, D. Metabolic rate in five tropical bird species. </w:t>
      </w:r>
      <w:r w:rsidRPr="00347FD7">
        <w:rPr>
          <w:i/>
        </w:rPr>
        <w:t>Condor</w:t>
      </w:r>
      <w:r w:rsidRPr="00347FD7">
        <w:t xml:space="preserve"> </w:t>
      </w:r>
      <w:r w:rsidRPr="00347FD7">
        <w:rPr>
          <w:b/>
        </w:rPr>
        <w:t>81</w:t>
      </w:r>
      <w:r w:rsidRPr="00347FD7">
        <w:t>, 89-91, doi:10.2307/1367864 (1979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lastRenderedPageBreak/>
        <w:t>138</w:t>
      </w:r>
      <w:r w:rsidRPr="00347FD7">
        <w:tab/>
        <w:t xml:space="preserve">Terblanche, J. S., Jaco Klok, C., Marais, E. &amp; Chown, S. L. Metabolic rate in the whip-spider, </w:t>
      </w:r>
      <w:r w:rsidRPr="00347FD7">
        <w:rPr>
          <w:i/>
        </w:rPr>
        <w:t>Damon annulatipes</w:t>
      </w:r>
      <w:r w:rsidRPr="00347FD7">
        <w:t xml:space="preserve"> (Arachnida: Amblypygi). </w:t>
      </w:r>
      <w:r w:rsidRPr="00347FD7">
        <w:rPr>
          <w:i/>
        </w:rPr>
        <w:t>J. Insect Physiol.</w:t>
      </w:r>
      <w:r w:rsidRPr="00347FD7">
        <w:t xml:space="preserve"> </w:t>
      </w:r>
      <w:r w:rsidRPr="00347FD7">
        <w:rPr>
          <w:b/>
        </w:rPr>
        <w:t>50</w:t>
      </w:r>
      <w:r w:rsidRPr="00347FD7">
        <w:t>, 637-645, doi:j.jinsphys.2004.04.010 (2004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39</w:t>
      </w:r>
      <w:r w:rsidRPr="00347FD7">
        <w:tab/>
        <w:t xml:space="preserve">Boyce, A. J., Mouton, J. C., Lloyd, P., Wolf, B. O. &amp; Martin, T. E. Metabolic rate is negatively linked to adult survival but does not explain latitudinal differences in songbirds. </w:t>
      </w:r>
      <w:r w:rsidRPr="00347FD7">
        <w:rPr>
          <w:i/>
        </w:rPr>
        <w:t>Ecol. Lett.</w:t>
      </w:r>
      <w:r w:rsidRPr="00347FD7">
        <w:t xml:space="preserve"> </w:t>
      </w:r>
      <w:r w:rsidRPr="00347FD7">
        <w:rPr>
          <w:b/>
        </w:rPr>
        <w:t>23</w:t>
      </w:r>
      <w:r w:rsidRPr="00347FD7">
        <w:t>, 642-652, doi:10.1111/ele.13464 (2020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40</w:t>
      </w:r>
      <w:r w:rsidRPr="00347FD7">
        <w:tab/>
        <w:t xml:space="preserve">Worthen, G. L. &amp; Kilgore, D. L. Metabolic rate of pine marten in relation to air temperature. </w:t>
      </w:r>
      <w:r w:rsidRPr="00347FD7">
        <w:rPr>
          <w:i/>
        </w:rPr>
        <w:t>J. Mammal.</w:t>
      </w:r>
      <w:r w:rsidRPr="00347FD7">
        <w:t xml:space="preserve"> </w:t>
      </w:r>
      <w:r w:rsidRPr="00347FD7">
        <w:rPr>
          <w:b/>
        </w:rPr>
        <w:t>62</w:t>
      </w:r>
      <w:r w:rsidRPr="00347FD7">
        <w:t>, 624-628, doi:10.2307/1380410 (1981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41</w:t>
      </w:r>
      <w:r w:rsidRPr="00347FD7">
        <w:tab/>
        <w:t xml:space="preserve">Hails, C. J. The metabolic rate of tropical birds. </w:t>
      </w:r>
      <w:r w:rsidRPr="00347FD7">
        <w:rPr>
          <w:i/>
        </w:rPr>
        <w:t>Condor</w:t>
      </w:r>
      <w:r w:rsidRPr="00347FD7">
        <w:t>, 61-65, doi:10.2307/1367889 (1983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42</w:t>
      </w:r>
      <w:r w:rsidRPr="00347FD7">
        <w:tab/>
        <w:t xml:space="preserve">Terblanche, J. S., Klok, C. J. &amp; Chown, S. L. Metabolic rate variation in </w:t>
      </w:r>
      <w:r w:rsidRPr="00347FD7">
        <w:rPr>
          <w:i/>
        </w:rPr>
        <w:t>Glossina pallidipes</w:t>
      </w:r>
      <w:r w:rsidRPr="00347FD7">
        <w:t xml:space="preserve"> (Diptera: Glossinidae): gender, ageing and repeatability. </w:t>
      </w:r>
      <w:r w:rsidRPr="00347FD7">
        <w:rPr>
          <w:i/>
        </w:rPr>
        <w:t>J. Insect Physiol.</w:t>
      </w:r>
      <w:r w:rsidRPr="00347FD7">
        <w:t xml:space="preserve"> </w:t>
      </w:r>
      <w:r w:rsidRPr="00347FD7">
        <w:rPr>
          <w:b/>
        </w:rPr>
        <w:t>50</w:t>
      </w:r>
      <w:r w:rsidRPr="00347FD7">
        <w:t>, 419-428, doi:10.1016/j.jinsphys.2004.02.009 (2004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43</w:t>
      </w:r>
      <w:r w:rsidRPr="00347FD7">
        <w:tab/>
        <w:t xml:space="preserve">Schmitz, A. Metabolic rates during rest and activity in differently tracheated spiders (Arachnida, Araneae): </w:t>
      </w:r>
      <w:r w:rsidRPr="00347FD7">
        <w:rPr>
          <w:i/>
        </w:rPr>
        <w:t>Pardosa lugubris</w:t>
      </w:r>
      <w:r w:rsidRPr="00347FD7">
        <w:t xml:space="preserve"> (Lycosidae) and </w:t>
      </w:r>
      <w:r w:rsidRPr="00347FD7">
        <w:rPr>
          <w:i/>
        </w:rPr>
        <w:t>Marpissa muscosa</w:t>
      </w:r>
      <w:r w:rsidRPr="00347FD7">
        <w:t xml:space="preserve"> (Salticidae). </w:t>
      </w:r>
      <w:r w:rsidRPr="00347FD7">
        <w:rPr>
          <w:i/>
        </w:rPr>
        <w:t>J. Comp. Physiol., B</w:t>
      </w:r>
      <w:r w:rsidRPr="00347FD7">
        <w:t xml:space="preserve"> </w:t>
      </w:r>
      <w:r w:rsidRPr="00347FD7">
        <w:rPr>
          <w:b/>
        </w:rPr>
        <w:t>174</w:t>
      </w:r>
      <w:r w:rsidRPr="00347FD7">
        <w:t>, 519-526, doi:10.1007/s00360-004-0440-6 (2004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44</w:t>
      </w:r>
      <w:r w:rsidRPr="00347FD7">
        <w:tab/>
        <w:t xml:space="preserve">Anderson, J. F. Metabolic rates of resting salticid and thomisid spiders. </w:t>
      </w:r>
      <w:r w:rsidRPr="00347FD7">
        <w:rPr>
          <w:i/>
        </w:rPr>
        <w:t>J. Arachnol.</w:t>
      </w:r>
      <w:r w:rsidRPr="00347FD7">
        <w:t>, 129-134 (1996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45</w:t>
      </w:r>
      <w:r w:rsidRPr="00347FD7">
        <w:tab/>
        <w:t xml:space="preserve">Adams, N. J. &amp; Brown, C. R. Metabolic rates of sub-Antarctic Procellariiformes: a comparative study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77</w:t>
      </w:r>
      <w:r w:rsidRPr="00347FD7">
        <w:t>, 169-173, doi:10.1016/0300-9629(84)90030-6 (1984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46</w:t>
      </w:r>
      <w:r w:rsidRPr="00347FD7">
        <w:tab/>
        <w:t xml:space="preserve">Morrison, P. &amp; Ryser, F. A. Metabolism and body temperature in a small hibernator, the meadow jumping mouse, </w:t>
      </w:r>
      <w:r w:rsidRPr="00347FD7">
        <w:rPr>
          <w:i/>
        </w:rPr>
        <w:t>Zapus hudsonius</w:t>
      </w:r>
      <w:r w:rsidRPr="00347FD7">
        <w:t xml:space="preserve">. </w:t>
      </w:r>
      <w:r w:rsidRPr="00347FD7">
        <w:rPr>
          <w:i/>
        </w:rPr>
        <w:t>J. Cell. Compar. Physl.</w:t>
      </w:r>
      <w:r w:rsidRPr="00347FD7">
        <w:t xml:space="preserve"> </w:t>
      </w:r>
      <w:r w:rsidRPr="00347FD7">
        <w:rPr>
          <w:b/>
        </w:rPr>
        <w:t>60</w:t>
      </w:r>
      <w:r w:rsidRPr="00347FD7">
        <w:t>, 169-180, doi:10.1002/jcp.1030600206 (1962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47</w:t>
      </w:r>
      <w:r w:rsidRPr="00347FD7">
        <w:tab/>
        <w:t xml:space="preserve">Bieńkowski, P. &amp; Marszałek, U. Metabolism and energy budget in the snow vole. </w:t>
      </w:r>
      <w:r w:rsidRPr="00347FD7">
        <w:rPr>
          <w:i/>
        </w:rPr>
        <w:t>Acta Theriol.</w:t>
      </w:r>
      <w:r w:rsidRPr="00347FD7">
        <w:t xml:space="preserve"> </w:t>
      </w:r>
      <w:r w:rsidRPr="00347FD7">
        <w:rPr>
          <w:b/>
        </w:rPr>
        <w:t>19</w:t>
      </w:r>
      <w:r w:rsidRPr="00347FD7">
        <w:t>, 55-67 (1974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48</w:t>
      </w:r>
      <w:r w:rsidRPr="00347FD7">
        <w:tab/>
        <w:t xml:space="preserve">Lardies, M. A., Catalán, T. P. &amp; Bozinovic, F. Metabolism and life-history correlates in a lowland and highland population of a terrestrial isopod. </w:t>
      </w:r>
      <w:r w:rsidRPr="00347FD7">
        <w:rPr>
          <w:i/>
        </w:rPr>
        <w:t>Can. J. Zool.</w:t>
      </w:r>
      <w:r w:rsidRPr="00347FD7">
        <w:t xml:space="preserve"> </w:t>
      </w:r>
      <w:r w:rsidRPr="00347FD7">
        <w:rPr>
          <w:b/>
        </w:rPr>
        <w:t>82</w:t>
      </w:r>
      <w:r w:rsidRPr="00347FD7">
        <w:t>, 677-687, doi:10.1139/z04-033 (2004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49</w:t>
      </w:r>
      <w:r w:rsidRPr="00347FD7">
        <w:tab/>
        <w:t xml:space="preserve">Król, E. Metabolism and thermoregulation in the eastern hedgehog </w:t>
      </w:r>
      <w:r w:rsidRPr="00347FD7">
        <w:rPr>
          <w:i/>
        </w:rPr>
        <w:t>Erinaceus concolor</w:t>
      </w:r>
      <w:r w:rsidRPr="00347FD7">
        <w:t xml:space="preserve">. </w:t>
      </w:r>
      <w:r w:rsidRPr="00347FD7">
        <w:rPr>
          <w:i/>
        </w:rPr>
        <w:t>J. Comp. Physiol., B</w:t>
      </w:r>
      <w:r w:rsidRPr="00347FD7">
        <w:t xml:space="preserve"> </w:t>
      </w:r>
      <w:r w:rsidRPr="00347FD7">
        <w:rPr>
          <w:b/>
        </w:rPr>
        <w:t>164</w:t>
      </w:r>
      <w:r w:rsidRPr="00347FD7">
        <w:t>, 503-507, doi:10.1007/bf00714589 (1994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50</w:t>
      </w:r>
      <w:r w:rsidRPr="00347FD7">
        <w:tab/>
        <w:t xml:space="preserve">Hennemann, W. W., Thompson, S. D. &amp; Konecny, M. J. Metabolism of Crab-Eating Foxes, </w:t>
      </w:r>
      <w:r w:rsidRPr="00347FD7">
        <w:rPr>
          <w:i/>
        </w:rPr>
        <w:t>Cerdocyon thous</w:t>
      </w:r>
      <w:r w:rsidRPr="00347FD7">
        <w:t xml:space="preserve">: Ecological Influences on the Energetics of Canids. </w:t>
      </w:r>
      <w:r w:rsidRPr="00347FD7">
        <w:rPr>
          <w:i/>
        </w:rPr>
        <w:t>Physiol. Zool.</w:t>
      </w:r>
      <w:r w:rsidRPr="00347FD7">
        <w:t xml:space="preserve"> </w:t>
      </w:r>
      <w:r w:rsidRPr="00347FD7">
        <w:rPr>
          <w:b/>
        </w:rPr>
        <w:t>56</w:t>
      </w:r>
      <w:r w:rsidRPr="00347FD7">
        <w:t>, 319-324, doi:10.1086/physzool.56.3.30152596 (1983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51</w:t>
      </w:r>
      <w:r w:rsidRPr="00347FD7">
        <w:tab/>
        <w:t xml:space="preserve">Lovegrove, B. G. The metabolism of social subterranean rodents: adaptation to aridity. </w:t>
      </w:r>
      <w:r w:rsidRPr="00347FD7">
        <w:rPr>
          <w:i/>
        </w:rPr>
        <w:t>Oecologia</w:t>
      </w:r>
      <w:r w:rsidRPr="00347FD7">
        <w:t xml:space="preserve"> </w:t>
      </w:r>
      <w:r w:rsidRPr="00347FD7">
        <w:rPr>
          <w:b/>
        </w:rPr>
        <w:t>69</w:t>
      </w:r>
      <w:r w:rsidRPr="00347FD7">
        <w:t>, 551-555, doi:10.1007/bf00410361 (1986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52</w:t>
      </w:r>
      <w:r w:rsidRPr="00347FD7">
        <w:tab/>
        <w:t xml:space="preserve">Prinzinger, R. &amp; Hänssler, I. Metabolism-weight relationship in some small nonpasserine birds. </w:t>
      </w:r>
      <w:r w:rsidRPr="00347FD7">
        <w:rPr>
          <w:i/>
        </w:rPr>
        <w:t>Experientia</w:t>
      </w:r>
      <w:r w:rsidRPr="00347FD7">
        <w:t xml:space="preserve"> </w:t>
      </w:r>
      <w:r w:rsidRPr="00347FD7">
        <w:rPr>
          <w:b/>
        </w:rPr>
        <w:t>36</w:t>
      </w:r>
      <w:r w:rsidRPr="00347FD7">
        <w:t>, 1299-1300, doi:10.1007/bf01969600 (1980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53</w:t>
      </w:r>
      <w:r w:rsidRPr="00347FD7">
        <w:tab/>
        <w:t xml:space="preserve">Hill, R. W. Metabolism, thermal conductance, and body temperature in one of the largest species of </w:t>
      </w:r>
      <w:r w:rsidRPr="00347FD7">
        <w:rPr>
          <w:i/>
        </w:rPr>
        <w:t>Peromyscus</w:t>
      </w:r>
      <w:r w:rsidRPr="00347FD7">
        <w:t xml:space="preserve">, </w:t>
      </w:r>
      <w:r w:rsidRPr="00347FD7">
        <w:rPr>
          <w:i/>
        </w:rPr>
        <w:t>P. pirrensis</w:t>
      </w:r>
      <w:r w:rsidRPr="00347FD7">
        <w:t xml:space="preserve">. </w:t>
      </w:r>
      <w:r w:rsidRPr="00347FD7">
        <w:rPr>
          <w:i/>
        </w:rPr>
        <w:t>J. Therm. Biol.</w:t>
      </w:r>
      <w:r w:rsidRPr="00347FD7">
        <w:t xml:space="preserve"> </w:t>
      </w:r>
      <w:r w:rsidRPr="00347FD7">
        <w:rPr>
          <w:b/>
        </w:rPr>
        <w:t>1</w:t>
      </w:r>
      <w:r w:rsidRPr="00347FD7">
        <w:t>, 109-112, doi:10.1016/0306-4565(76)90029-2 (1976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54</w:t>
      </w:r>
      <w:r w:rsidRPr="00347FD7">
        <w:tab/>
        <w:t xml:space="preserve">Saarela, S. &amp; Hissa, R. Metabolism, thermogenesis and daily rhythm of body temperature in the wood lemming, </w:t>
      </w:r>
      <w:r w:rsidRPr="00347FD7">
        <w:rPr>
          <w:i/>
        </w:rPr>
        <w:t>Myopus schisticolor</w:t>
      </w:r>
      <w:r w:rsidRPr="00347FD7">
        <w:t xml:space="preserve">. </w:t>
      </w:r>
      <w:r w:rsidRPr="00347FD7">
        <w:rPr>
          <w:i/>
        </w:rPr>
        <w:t>J. Comp. Physiol., B</w:t>
      </w:r>
      <w:r w:rsidRPr="00347FD7">
        <w:t xml:space="preserve"> </w:t>
      </w:r>
      <w:r w:rsidRPr="00347FD7">
        <w:rPr>
          <w:b/>
        </w:rPr>
        <w:t>163</w:t>
      </w:r>
      <w:r w:rsidRPr="00347FD7">
        <w:t>, 546-555, doi:10.1007/bf00302113 (1993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55</w:t>
      </w:r>
      <w:r w:rsidRPr="00347FD7">
        <w:tab/>
        <w:t xml:space="preserve">Warnke, P. Mitteilung neuer Gehirn-und Körpergewichtsbestimmungen bei Saugern. </w:t>
      </w:r>
      <w:r w:rsidRPr="00347FD7">
        <w:rPr>
          <w:i/>
        </w:rPr>
        <w:t>J. Psychol. Neurol.</w:t>
      </w:r>
      <w:r w:rsidRPr="00347FD7">
        <w:t xml:space="preserve"> </w:t>
      </w:r>
      <w:r w:rsidRPr="00347FD7">
        <w:rPr>
          <w:b/>
        </w:rPr>
        <w:t>13</w:t>
      </w:r>
      <w:r w:rsidRPr="00347FD7">
        <w:t>, 355-403 (1908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56</w:t>
      </w:r>
      <w:r w:rsidRPr="00347FD7">
        <w:tab/>
        <w:t xml:space="preserve">MacMillen, R. E. Nonconformance of standard metabolic rate with body mass in Hawaiian Honeycreepers. </w:t>
      </w:r>
      <w:r w:rsidRPr="00347FD7">
        <w:rPr>
          <w:i/>
        </w:rPr>
        <w:t>Oecologia</w:t>
      </w:r>
      <w:r w:rsidRPr="00347FD7">
        <w:t xml:space="preserve"> </w:t>
      </w:r>
      <w:r w:rsidRPr="00347FD7">
        <w:rPr>
          <w:b/>
        </w:rPr>
        <w:t>49</w:t>
      </w:r>
      <w:r w:rsidRPr="00347FD7">
        <w:t>, 340-343, doi:10.1007/bf00347595 (1981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57</w:t>
      </w:r>
      <w:r w:rsidRPr="00347FD7">
        <w:tab/>
        <w:t xml:space="preserve">Krog, H. &amp; Monson, M. Notes on the metabolism of a mountain goat. </w:t>
      </w:r>
      <w:r w:rsidRPr="00347FD7">
        <w:rPr>
          <w:i/>
        </w:rPr>
        <w:t>Am. J. Physiol.</w:t>
      </w:r>
      <w:r w:rsidRPr="00347FD7">
        <w:t xml:space="preserve"> </w:t>
      </w:r>
      <w:r w:rsidRPr="00347FD7">
        <w:rPr>
          <w:b/>
        </w:rPr>
        <w:t>178</w:t>
      </w:r>
      <w:r w:rsidRPr="00347FD7">
        <w:t>, 515-516 (1954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58</w:t>
      </w:r>
      <w:r w:rsidRPr="00347FD7">
        <w:tab/>
        <w:t xml:space="preserve">Du Toit, J. T., Jarvis, J. U. M. &amp; Louw, G. N. Nutrition and burrowing energetics of the Cape mole-rat </w:t>
      </w:r>
      <w:r w:rsidRPr="00347FD7">
        <w:rPr>
          <w:i/>
        </w:rPr>
        <w:t>Georychus capensis</w:t>
      </w:r>
      <w:r w:rsidRPr="00347FD7">
        <w:t xml:space="preserve">. </w:t>
      </w:r>
      <w:r w:rsidRPr="00347FD7">
        <w:rPr>
          <w:i/>
        </w:rPr>
        <w:t>Oecologia</w:t>
      </w:r>
      <w:r w:rsidRPr="00347FD7">
        <w:t xml:space="preserve"> </w:t>
      </w:r>
      <w:r w:rsidRPr="00347FD7">
        <w:rPr>
          <w:b/>
        </w:rPr>
        <w:t>66</w:t>
      </w:r>
      <w:r w:rsidRPr="00347FD7">
        <w:t>, 81-87, doi:10.1007/bf00378556 (1985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lastRenderedPageBreak/>
        <w:t>159</w:t>
      </w:r>
      <w:r w:rsidRPr="00347FD7">
        <w:tab/>
        <w:t>Farrell, D. J. &amp; Wood, A. J. The nutrition of the female mink (</w:t>
      </w:r>
      <w:r w:rsidRPr="00347FD7">
        <w:rPr>
          <w:i/>
        </w:rPr>
        <w:t>Mustela vison</w:t>
      </w:r>
      <w:r w:rsidRPr="00347FD7">
        <w:t xml:space="preserve">). I. The metabolic rate of the mink. </w:t>
      </w:r>
      <w:r w:rsidRPr="00347FD7">
        <w:rPr>
          <w:i/>
        </w:rPr>
        <w:t>Can. J. Zool.</w:t>
      </w:r>
      <w:r w:rsidRPr="00347FD7">
        <w:t xml:space="preserve"> </w:t>
      </w:r>
      <w:r w:rsidRPr="00347FD7">
        <w:rPr>
          <w:b/>
        </w:rPr>
        <w:t>46</w:t>
      </w:r>
      <w:r w:rsidRPr="00347FD7">
        <w:t>, 41-45, doi:10.1139/z68-008 (1968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60</w:t>
      </w:r>
      <w:r w:rsidRPr="00347FD7">
        <w:tab/>
        <w:t xml:space="preserve">Naccarati, S. On the relation between the weight of the internal secretory glands and the body weight and brain weight. </w:t>
      </w:r>
      <w:r w:rsidRPr="00347FD7">
        <w:rPr>
          <w:i/>
        </w:rPr>
        <w:t>Anat. Rec.</w:t>
      </w:r>
      <w:r w:rsidRPr="00347FD7">
        <w:t xml:space="preserve"> </w:t>
      </w:r>
      <w:r w:rsidRPr="00347FD7">
        <w:rPr>
          <w:b/>
        </w:rPr>
        <w:t>24</w:t>
      </w:r>
      <w:r w:rsidRPr="00347FD7">
        <w:t>, 254-260, doi:10.1002/ar.1090240408 (1922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61</w:t>
      </w:r>
      <w:r w:rsidRPr="00347FD7">
        <w:tab/>
        <w:t xml:space="preserve">Hennemann, W. W. &amp; Konecny, M. J. Oxygen consumption in large spotted genets, </w:t>
      </w:r>
      <w:r w:rsidRPr="00347FD7">
        <w:rPr>
          <w:i/>
        </w:rPr>
        <w:t>Genetta tigrina</w:t>
      </w:r>
      <w:r w:rsidRPr="00347FD7">
        <w:t xml:space="preserve">. </w:t>
      </w:r>
      <w:r w:rsidRPr="00347FD7">
        <w:rPr>
          <w:i/>
        </w:rPr>
        <w:t>J. Mammal.</w:t>
      </w:r>
      <w:r w:rsidRPr="00347FD7">
        <w:t xml:space="preserve"> </w:t>
      </w:r>
      <w:r w:rsidRPr="00347FD7">
        <w:rPr>
          <w:b/>
        </w:rPr>
        <w:t>61</w:t>
      </w:r>
      <w:r w:rsidRPr="00347FD7">
        <w:t>, 747-750, doi:10.2307/1380332 (1980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62</w:t>
      </w:r>
      <w:r w:rsidRPr="00347FD7">
        <w:tab/>
        <w:t xml:space="preserve">May, M. L., Pearson, D. L. &amp; Casey, T. M. Oxygen consumption of active and inactive adult tiger beetles. </w:t>
      </w:r>
      <w:r w:rsidRPr="00347FD7">
        <w:rPr>
          <w:i/>
        </w:rPr>
        <w:t>Physiol. Entomol.</w:t>
      </w:r>
      <w:r w:rsidRPr="00347FD7">
        <w:t xml:space="preserve"> </w:t>
      </w:r>
      <w:r w:rsidRPr="00347FD7">
        <w:rPr>
          <w:b/>
        </w:rPr>
        <w:t>11</w:t>
      </w:r>
      <w:r w:rsidRPr="00347FD7">
        <w:t>, 171-179, doi:10.1111/j.1365-3032.1986.tb00403.x (1986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63</w:t>
      </w:r>
      <w:r w:rsidRPr="00347FD7">
        <w:tab/>
        <w:t xml:space="preserve">Bartholomew, G. A. &amp; Casey, T. M. Oxygen Consumption of Moths During Rest, Pre-Flight Warm-Up, and Flight In Relation to Body Size and Wing Morphology. </w:t>
      </w:r>
      <w:r w:rsidRPr="00347FD7">
        <w:rPr>
          <w:i/>
        </w:rPr>
        <w:t>J. Exp. Biol.</w:t>
      </w:r>
      <w:r w:rsidRPr="00347FD7">
        <w:t xml:space="preserve"> </w:t>
      </w:r>
      <w:r w:rsidRPr="00347FD7">
        <w:rPr>
          <w:b/>
        </w:rPr>
        <w:t>76</w:t>
      </w:r>
      <w:r w:rsidRPr="00347FD7">
        <w:t>, 11-25 (1978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64</w:t>
      </w:r>
      <w:r w:rsidRPr="00347FD7">
        <w:tab/>
        <w:t xml:space="preserve">MacMillen, R. E., Whittow, G. C., Christopher, E. A. &amp; Ebisu, R. J. Oxygen consumption, evaporative water loss, and body temperature in the sooty tern. </w:t>
      </w:r>
      <w:r w:rsidRPr="00347FD7">
        <w:rPr>
          <w:i/>
        </w:rPr>
        <w:t>The Auk</w:t>
      </w:r>
      <w:r w:rsidRPr="00347FD7">
        <w:t>, 72-79 (1977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65</w:t>
      </w:r>
      <w:r w:rsidRPr="00347FD7">
        <w:tab/>
        <w:t xml:space="preserve">Francis, C. &amp; Brooks, G. R. Oxygen consumption, rate of heart beat and ventilatory rate in parietalectomized lizards, </w:t>
      </w:r>
      <w:r w:rsidRPr="00347FD7">
        <w:rPr>
          <w:i/>
        </w:rPr>
        <w:t>Sceloporus occidentalis</w:t>
      </w:r>
      <w:r w:rsidRPr="00347FD7">
        <w:t xml:space="preserve">. </w:t>
      </w:r>
      <w:r w:rsidRPr="00347FD7">
        <w:rPr>
          <w:i/>
        </w:rPr>
        <w:t>Comp. Biochem. Physiol.</w:t>
      </w:r>
      <w:r w:rsidRPr="00347FD7">
        <w:t xml:space="preserve"> </w:t>
      </w:r>
      <w:r w:rsidRPr="00347FD7">
        <w:rPr>
          <w:b/>
        </w:rPr>
        <w:t>35</w:t>
      </w:r>
      <w:r w:rsidRPr="00347FD7">
        <w:t>, 463-469, doi:10.1016/0010-406X(70)90609-2 (1970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66</w:t>
      </w:r>
      <w:r w:rsidRPr="00347FD7">
        <w:tab/>
        <w:t xml:space="preserve">Tucker, V. A. Oxygen consumption, thermal conductance, and torpor in the California pocket mouse </w:t>
      </w:r>
      <w:r w:rsidRPr="00347FD7">
        <w:rPr>
          <w:i/>
        </w:rPr>
        <w:t>Perognathus californicus</w:t>
      </w:r>
      <w:r w:rsidRPr="00347FD7">
        <w:t xml:space="preserve">. </w:t>
      </w:r>
      <w:r w:rsidRPr="00347FD7">
        <w:rPr>
          <w:i/>
        </w:rPr>
        <w:t>J. Cell. Physiol.</w:t>
      </w:r>
      <w:r w:rsidRPr="00347FD7">
        <w:t xml:space="preserve"> </w:t>
      </w:r>
      <w:r w:rsidRPr="00347FD7">
        <w:rPr>
          <w:b/>
        </w:rPr>
        <w:t>65</w:t>
      </w:r>
      <w:r w:rsidRPr="00347FD7">
        <w:t>, 393-403, doi:10.1002/jcp.1030650313 (1965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67</w:t>
      </w:r>
      <w:r w:rsidRPr="00347FD7">
        <w:tab/>
        <w:t xml:space="preserve">Makarova, A. A. &amp; Polilov, A. A. Peculiarities of the brain organization and fine structure in small insects related to miniaturization. 1. The smallest Coleoptera (Ptiliidae). </w:t>
      </w:r>
      <w:r w:rsidRPr="00347FD7">
        <w:rPr>
          <w:i/>
        </w:rPr>
        <w:t>Entomol. Rev.</w:t>
      </w:r>
      <w:r w:rsidRPr="00347FD7">
        <w:t xml:space="preserve"> </w:t>
      </w:r>
      <w:r w:rsidRPr="00347FD7">
        <w:rPr>
          <w:b/>
        </w:rPr>
        <w:t>93</w:t>
      </w:r>
      <w:r w:rsidRPr="00347FD7">
        <w:t>, 703-713, doi:10.1134/S0013873813060043 (2013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68</w:t>
      </w:r>
      <w:r w:rsidRPr="00347FD7">
        <w:tab/>
        <w:t xml:space="preserve">McNab, B. K. Physiological convergence amongst ant-eating and termite-eating mammals. </w:t>
      </w:r>
      <w:r w:rsidRPr="00347FD7">
        <w:rPr>
          <w:i/>
        </w:rPr>
        <w:t>J. Zool.</w:t>
      </w:r>
      <w:r w:rsidRPr="00347FD7">
        <w:t xml:space="preserve"> </w:t>
      </w:r>
      <w:r w:rsidRPr="00347FD7">
        <w:rPr>
          <w:b/>
        </w:rPr>
        <w:t>203</w:t>
      </w:r>
      <w:r w:rsidRPr="00347FD7">
        <w:t>, 485-510, doi:10.1111/j.1469-7998.1984.tb02345.x (1984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69</w:t>
      </w:r>
      <w:r w:rsidRPr="00347FD7">
        <w:tab/>
        <w:t xml:space="preserve">Bininda‐Emonds, O. R. P. Pinniped brain sizes. </w:t>
      </w:r>
      <w:r w:rsidRPr="00347FD7">
        <w:rPr>
          <w:i/>
        </w:rPr>
        <w:t>Mar. Mamm. Sci.</w:t>
      </w:r>
      <w:r w:rsidRPr="00347FD7">
        <w:t xml:space="preserve"> </w:t>
      </w:r>
      <w:r w:rsidRPr="00347FD7">
        <w:rPr>
          <w:b/>
        </w:rPr>
        <w:t>16</w:t>
      </w:r>
      <w:r w:rsidRPr="00347FD7">
        <w:t>, 469-481 (2000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70</w:t>
      </w:r>
      <w:r w:rsidRPr="00347FD7">
        <w:tab/>
        <w:t>Genoud, M., Bonaccorso, F. J. &amp; Anends, A. Rate of metabolism and temperature regulation in two small tropical insectivorous bats (</w:t>
      </w:r>
      <w:r w:rsidRPr="00347FD7">
        <w:rPr>
          <w:i/>
        </w:rPr>
        <w:t>Peropteryx macrotis</w:t>
      </w:r>
      <w:r w:rsidRPr="00347FD7">
        <w:t xml:space="preserve"> and </w:t>
      </w:r>
      <w:r w:rsidRPr="00347FD7">
        <w:rPr>
          <w:i/>
        </w:rPr>
        <w:t>Natalus tumidirostris</w:t>
      </w:r>
      <w:r w:rsidRPr="00347FD7">
        <w:t xml:space="preserve">)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97</w:t>
      </w:r>
      <w:r w:rsidRPr="00347FD7">
        <w:t>, 229-234, doi:10.1016/0300-9629(90)90177-T (1990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71</w:t>
      </w:r>
      <w:r w:rsidRPr="00347FD7">
        <w:tab/>
        <w:t xml:space="preserve">Genoud, M. &amp; Ruedi, M. Rate of metabolism, temperature regulations, and evaporative water loss in the lesser gymnure </w:t>
      </w:r>
      <w:r w:rsidRPr="00347FD7">
        <w:rPr>
          <w:i/>
        </w:rPr>
        <w:t xml:space="preserve">Hylomys suillus </w:t>
      </w:r>
      <w:r w:rsidRPr="00347FD7">
        <w:t xml:space="preserve">(Insectivora, Mammalia). </w:t>
      </w:r>
      <w:r w:rsidRPr="00347FD7">
        <w:rPr>
          <w:i/>
        </w:rPr>
        <w:t>J. Zool.</w:t>
      </w:r>
      <w:r w:rsidRPr="00347FD7">
        <w:t xml:space="preserve"> </w:t>
      </w:r>
      <w:r w:rsidRPr="00347FD7">
        <w:rPr>
          <w:b/>
        </w:rPr>
        <w:t>240</w:t>
      </w:r>
      <w:r w:rsidRPr="00347FD7">
        <w:t>, 309-316, doi:10.1111/j.1469-7998.1996.tb05287.x (1996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72</w:t>
      </w:r>
      <w:r w:rsidRPr="00347FD7">
        <w:tab/>
        <w:t xml:space="preserve">Ricklefs, R. E. &amp; Matthew, K. K. Rates of oxygen consumption in four species of seabird at Palmer Station, Antarctic peninsula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74</w:t>
      </w:r>
      <w:r w:rsidRPr="00347FD7">
        <w:t>, 885-888, doi:10.1016/0300-9629(83)90363-8 (1983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73</w:t>
      </w:r>
      <w:r w:rsidRPr="00347FD7">
        <w:tab/>
        <w:t xml:space="preserve">Lasiewski, R. C. &amp; Dawson, W. R. A Re-Examination of the Relation between Standard Metabolic Rate and Body Weight in Birds. </w:t>
      </w:r>
      <w:r w:rsidRPr="00347FD7">
        <w:rPr>
          <w:i/>
        </w:rPr>
        <w:t>Condor</w:t>
      </w:r>
      <w:r w:rsidRPr="00347FD7">
        <w:t xml:space="preserve"> </w:t>
      </w:r>
      <w:r w:rsidRPr="00347FD7">
        <w:rPr>
          <w:b/>
        </w:rPr>
        <w:t>69</w:t>
      </w:r>
      <w:r w:rsidRPr="00347FD7">
        <w:t>, 13-23, doi:10.2307/1366368 (1967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74</w:t>
      </w:r>
      <w:r w:rsidRPr="00347FD7">
        <w:tab/>
        <w:t xml:space="preserve">Crile, G. &amp; Quiring, D. P. A record of the body weight and certain organ and gland weights of 3690 animals. </w:t>
      </w:r>
      <w:r w:rsidRPr="00347FD7">
        <w:rPr>
          <w:i/>
        </w:rPr>
        <w:t>Ohio J. Sci.</w:t>
      </w:r>
      <w:r w:rsidRPr="00347FD7">
        <w:t xml:space="preserve"> (1940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75</w:t>
      </w:r>
      <w:r w:rsidRPr="00347FD7">
        <w:tab/>
        <w:t xml:space="preserve">Goldstein, R. B. Relation of metabolism to ambient temperature in the Verdin. </w:t>
      </w:r>
      <w:r w:rsidRPr="00347FD7">
        <w:rPr>
          <w:i/>
        </w:rPr>
        <w:t>Condor</w:t>
      </w:r>
      <w:r w:rsidRPr="00347FD7">
        <w:t xml:space="preserve"> </w:t>
      </w:r>
      <w:r w:rsidRPr="00347FD7">
        <w:rPr>
          <w:b/>
        </w:rPr>
        <w:t>76</w:t>
      </w:r>
      <w:r w:rsidRPr="00347FD7">
        <w:t>, 116-119, doi:10.2307/1365995 (1974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76</w:t>
      </w:r>
      <w:r w:rsidRPr="00347FD7">
        <w:tab/>
        <w:t xml:space="preserve">Mispagel, M. E. Relation of oxygen consumption to size and temperature in desert arthropods. </w:t>
      </w:r>
      <w:r w:rsidRPr="00347FD7">
        <w:rPr>
          <w:i/>
        </w:rPr>
        <w:t>Ecol. Entomol.</w:t>
      </w:r>
      <w:r w:rsidRPr="00347FD7">
        <w:t xml:space="preserve"> </w:t>
      </w:r>
      <w:r w:rsidRPr="00347FD7">
        <w:rPr>
          <w:b/>
        </w:rPr>
        <w:t>6</w:t>
      </w:r>
      <w:r w:rsidRPr="00347FD7">
        <w:t>, 423-431, doi:10.1111/j.1365-2311.1981.tb00634.x (1981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77</w:t>
      </w:r>
      <w:r w:rsidRPr="00347FD7">
        <w:tab/>
        <w:t xml:space="preserve">Franklin, D. C., Garnett, S. T., Luck, G. W., Gutierrez-Ibanez, C. &amp; Iwaniuk, A. N. Relative brain size in Australian birds. </w:t>
      </w:r>
      <w:r w:rsidRPr="00347FD7">
        <w:rPr>
          <w:i/>
        </w:rPr>
        <w:t>Emu</w:t>
      </w:r>
      <w:r w:rsidRPr="00347FD7">
        <w:t xml:space="preserve"> </w:t>
      </w:r>
      <w:r w:rsidRPr="00347FD7">
        <w:rPr>
          <w:b/>
        </w:rPr>
        <w:t>114</w:t>
      </w:r>
      <w:r w:rsidRPr="00347FD7">
        <w:t>, 160-170, doi:10.1071/MU13034 (2014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78</w:t>
      </w:r>
      <w:r w:rsidRPr="00347FD7">
        <w:tab/>
        <w:t xml:space="preserve">Bryant, D. M., Hails, C. J. &amp; Tatner, P. Reproductive energetics of two tropical bird species. </w:t>
      </w:r>
      <w:r w:rsidRPr="00347FD7">
        <w:rPr>
          <w:i/>
        </w:rPr>
        <w:t>The Auk</w:t>
      </w:r>
      <w:r w:rsidRPr="00347FD7">
        <w:t>, 25-37 (1984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79</w:t>
      </w:r>
      <w:r w:rsidRPr="00347FD7">
        <w:tab/>
        <w:t xml:space="preserve">Holter, P. Resource utilization and local coexistence in a guild of scarabaeid dung beetles (Aphodius spp.). </w:t>
      </w:r>
      <w:r w:rsidRPr="00347FD7">
        <w:rPr>
          <w:i/>
        </w:rPr>
        <w:t>Oikos</w:t>
      </w:r>
      <w:r w:rsidRPr="00347FD7">
        <w:t xml:space="preserve"> </w:t>
      </w:r>
      <w:r w:rsidRPr="00347FD7">
        <w:rPr>
          <w:b/>
        </w:rPr>
        <w:t>39</w:t>
      </w:r>
      <w:r w:rsidRPr="00347FD7">
        <w:t>, 213-227, doi:10.2307/3544488 (1982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lastRenderedPageBreak/>
        <w:t>180</w:t>
      </w:r>
      <w:r w:rsidRPr="00347FD7">
        <w:tab/>
        <w:t xml:space="preserve">Goldstein, D. L. &amp; Nagy, K. A. Resource Utilization by Desert Quail: Time and Energy, Food and Water. </w:t>
      </w:r>
      <w:r w:rsidRPr="00347FD7">
        <w:rPr>
          <w:i/>
        </w:rPr>
        <w:t>Ecology</w:t>
      </w:r>
      <w:r w:rsidRPr="00347FD7">
        <w:t xml:space="preserve"> </w:t>
      </w:r>
      <w:r w:rsidRPr="00347FD7">
        <w:rPr>
          <w:b/>
        </w:rPr>
        <w:t>66</w:t>
      </w:r>
      <w:r w:rsidRPr="00347FD7">
        <w:t>, 378-387, doi:10.2307/1940387 (1985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81</w:t>
      </w:r>
      <w:r w:rsidRPr="00347FD7">
        <w:tab/>
        <w:t xml:space="preserve">Louw, G. N., Nicolson, S. W. &amp; Seely, M. K. Respiration beneath desert sand: carbon dioxide diffusion and respiratory patterns in a tenebrionid beetle. </w:t>
      </w:r>
      <w:r w:rsidRPr="00347FD7">
        <w:rPr>
          <w:i/>
        </w:rPr>
        <w:t>J. Exp. Biol.</w:t>
      </w:r>
      <w:r w:rsidRPr="00347FD7">
        <w:t xml:space="preserve"> </w:t>
      </w:r>
      <w:r w:rsidRPr="00347FD7">
        <w:rPr>
          <w:b/>
        </w:rPr>
        <w:t>120</w:t>
      </w:r>
      <w:r w:rsidRPr="00347FD7">
        <w:t>, 443-446 (1986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82</w:t>
      </w:r>
      <w:r w:rsidRPr="00347FD7">
        <w:tab/>
        <w:t xml:space="preserve">Anderson, J. F. &amp; Prestwich, K. N. Respiratory Gas Exchange in Spiders. </w:t>
      </w:r>
      <w:r w:rsidRPr="00347FD7">
        <w:rPr>
          <w:i/>
        </w:rPr>
        <w:t>Physiol. Zool.</w:t>
      </w:r>
      <w:r w:rsidRPr="00347FD7">
        <w:t xml:space="preserve"> </w:t>
      </w:r>
      <w:r w:rsidRPr="00347FD7">
        <w:rPr>
          <w:b/>
        </w:rPr>
        <w:t>55</w:t>
      </w:r>
      <w:r w:rsidRPr="00347FD7">
        <w:t>, 72-90, doi:10.1086/physzool.55.1.30158445 (1982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83</w:t>
      </w:r>
      <w:r w:rsidRPr="00347FD7">
        <w:tab/>
        <w:t xml:space="preserve">Meyer, E. &amp; Phillipson, J. Respiratory metabolism of the isopod </w:t>
      </w:r>
      <w:r w:rsidRPr="00347FD7">
        <w:rPr>
          <w:i/>
        </w:rPr>
        <w:t>Trichoniscus pusillus provisorius</w:t>
      </w:r>
      <w:r w:rsidRPr="00347FD7">
        <w:t xml:space="preserve">. </w:t>
      </w:r>
      <w:r w:rsidRPr="00347FD7">
        <w:rPr>
          <w:i/>
        </w:rPr>
        <w:t>Oikos</w:t>
      </w:r>
      <w:r w:rsidRPr="00347FD7">
        <w:t>, 69-74, doi:10.2307/3544200 (1983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84</w:t>
      </w:r>
      <w:r w:rsidRPr="00347FD7">
        <w:tab/>
        <w:t xml:space="preserve">Duncan, F. D. &amp; Dickman, C. R. Respiratory patterns and metabolism in tenebrionid and carabid beetles from the Simpson Desert, Australia. </w:t>
      </w:r>
      <w:r w:rsidRPr="00347FD7">
        <w:rPr>
          <w:i/>
        </w:rPr>
        <w:t>Oecologia</w:t>
      </w:r>
      <w:r w:rsidRPr="00347FD7">
        <w:t xml:space="preserve"> </w:t>
      </w:r>
      <w:r w:rsidRPr="00347FD7">
        <w:rPr>
          <w:b/>
        </w:rPr>
        <w:t>129</w:t>
      </w:r>
      <w:r w:rsidRPr="00347FD7">
        <w:t>, 509-517, doi:10.1007/s004420100772 (2001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85</w:t>
      </w:r>
      <w:r w:rsidRPr="00347FD7">
        <w:tab/>
        <w:t xml:space="preserve">Nielsen, M. G. Respiratory rates of ants from different climatic areas. </w:t>
      </w:r>
      <w:r w:rsidRPr="00347FD7">
        <w:rPr>
          <w:i/>
        </w:rPr>
        <w:t>J. Insect Physiol.</w:t>
      </w:r>
      <w:r w:rsidRPr="00347FD7">
        <w:t xml:space="preserve"> </w:t>
      </w:r>
      <w:r w:rsidRPr="00347FD7">
        <w:rPr>
          <w:b/>
        </w:rPr>
        <w:t>32</w:t>
      </w:r>
      <w:r w:rsidRPr="00347FD7">
        <w:t>, 125-131, doi:10.1016/0022-1910(86)90131-9 (1986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86</w:t>
      </w:r>
      <w:r w:rsidRPr="00347FD7">
        <w:tab/>
        <w:t xml:space="preserve">Calder III, W. A. &amp; Dawson, T. J. Resting metabolic rates of ratite birds: the kiwis and the emu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60</w:t>
      </w:r>
      <w:r w:rsidRPr="00347FD7">
        <w:t>, 479-481 (1978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87</w:t>
      </w:r>
      <w:r w:rsidRPr="00347FD7">
        <w:tab/>
        <w:t xml:space="preserve">Kawamoto, T. H., Machado, F. d. A., Kaneto, G. E. &amp; Japyassu, H. F. Resting metabolic rates of two orbweb spiders: A first approach to evolutionary success of ecribellate spiders. </w:t>
      </w:r>
      <w:r w:rsidRPr="00347FD7">
        <w:rPr>
          <w:i/>
        </w:rPr>
        <w:t>J. Insect Physiol.</w:t>
      </w:r>
      <w:r w:rsidRPr="00347FD7">
        <w:t xml:space="preserve"> </w:t>
      </w:r>
      <w:r w:rsidRPr="00347FD7">
        <w:rPr>
          <w:b/>
        </w:rPr>
        <w:t>57</w:t>
      </w:r>
      <w:r w:rsidRPr="00347FD7">
        <w:t>, 427-432, doi:10.1016/j.jinsphys.2011.01.001 (2011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88</w:t>
      </w:r>
      <w:r w:rsidRPr="00347FD7">
        <w:tab/>
        <w:t xml:space="preserve">Lehmann, F. O., Dickinson, M. H. &amp; Staunton, J. The scaling of carbon dioxide release and respiratory water loss in flying fruit flies (Drosophila spp.). </w:t>
      </w:r>
      <w:r w:rsidRPr="00347FD7">
        <w:rPr>
          <w:i/>
        </w:rPr>
        <w:t>J. Exp. Biol.</w:t>
      </w:r>
      <w:r w:rsidRPr="00347FD7">
        <w:t xml:space="preserve"> </w:t>
      </w:r>
      <w:r w:rsidRPr="00347FD7">
        <w:rPr>
          <w:b/>
        </w:rPr>
        <w:t>203</w:t>
      </w:r>
      <w:r w:rsidRPr="00347FD7">
        <w:t>, 1613-1624 (2000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89</w:t>
      </w:r>
      <w:r w:rsidRPr="00347FD7">
        <w:tab/>
        <w:t>Chown, S. L.</w:t>
      </w:r>
      <w:r w:rsidRPr="00347FD7">
        <w:rPr>
          <w:i/>
        </w:rPr>
        <w:t xml:space="preserve"> et al.</w:t>
      </w:r>
      <w:r w:rsidRPr="00347FD7">
        <w:t xml:space="preserve"> Scaling of insect metabolic rate is inconsistent with the nutrient supply network model. </w:t>
      </w:r>
      <w:r w:rsidRPr="00347FD7">
        <w:rPr>
          <w:i/>
        </w:rPr>
        <w:t>Funct. Ecol.</w:t>
      </w:r>
      <w:r w:rsidRPr="00347FD7">
        <w:t xml:space="preserve"> </w:t>
      </w:r>
      <w:r w:rsidRPr="00347FD7">
        <w:rPr>
          <w:b/>
        </w:rPr>
        <w:t>21</w:t>
      </w:r>
      <w:r w:rsidRPr="00347FD7">
        <w:t>, 282-290, doi:10.1111/j.1365-2435.2007.01245.x (2007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90</w:t>
      </w:r>
      <w:r w:rsidRPr="00347FD7">
        <w:tab/>
        <w:t xml:space="preserve">Stafstrom, J. A., Michalik, P. &amp; Hebets, E. A. Sensory system plasticity in a visually specialized, nocturnal spider. </w:t>
      </w:r>
      <w:r w:rsidRPr="00347FD7">
        <w:rPr>
          <w:i/>
        </w:rPr>
        <w:t>Sci. Rep.</w:t>
      </w:r>
      <w:r w:rsidRPr="00347FD7">
        <w:t xml:space="preserve"> </w:t>
      </w:r>
      <w:r w:rsidRPr="00347FD7">
        <w:rPr>
          <w:b/>
        </w:rPr>
        <w:t>7</w:t>
      </w:r>
      <w:r w:rsidRPr="00347FD7">
        <w:t>, 46627, doi:10.1038/srep46627 (2017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91</w:t>
      </w:r>
      <w:r w:rsidRPr="00347FD7">
        <w:tab/>
        <w:t xml:space="preserve">Bartholomew, G. A. &amp; Lighton, J. R. B. Short Communication: Ventilation and Oxygen Consumption During Rest and Locomotion in a Tropical Cockroach, </w:t>
      </w:r>
      <w:r w:rsidRPr="00347FD7">
        <w:rPr>
          <w:i/>
        </w:rPr>
        <w:t>Blaberus Giganteus</w:t>
      </w:r>
      <w:r w:rsidRPr="00347FD7">
        <w:t xml:space="preserve">. </w:t>
      </w:r>
      <w:r w:rsidRPr="00347FD7">
        <w:rPr>
          <w:i/>
        </w:rPr>
        <w:t>J. Exp. Biol.</w:t>
      </w:r>
      <w:r w:rsidRPr="00347FD7">
        <w:t xml:space="preserve"> </w:t>
      </w:r>
      <w:r w:rsidRPr="00347FD7">
        <w:rPr>
          <w:b/>
        </w:rPr>
        <w:t>118</w:t>
      </w:r>
      <w:r w:rsidRPr="00347FD7">
        <w:t>, 449-454 (1985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92</w:t>
      </w:r>
      <w:r w:rsidRPr="00347FD7">
        <w:tab/>
        <w:t xml:space="preserve">O’Donnell, S., Bulova, S. J., Barrett, M. &amp; Fiocca, K. Size constraints and sensory adaptations affect mosaic brain evolution in paper wasps (Vespidae: Epiponini). </w:t>
      </w:r>
      <w:r w:rsidRPr="00347FD7">
        <w:rPr>
          <w:i/>
        </w:rPr>
        <w:t>Biol. J. Linn. Soc.</w:t>
      </w:r>
      <w:r w:rsidRPr="00347FD7">
        <w:t xml:space="preserve"> </w:t>
      </w:r>
      <w:r w:rsidRPr="00347FD7">
        <w:rPr>
          <w:b/>
        </w:rPr>
        <w:t>123</w:t>
      </w:r>
      <w:r w:rsidRPr="00347FD7">
        <w:t>, 302-310, doi:10.1093/biolinnean/blx150 (2018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93</w:t>
      </w:r>
      <w:r w:rsidRPr="00347FD7">
        <w:tab/>
        <w:t xml:space="preserve">Stahel, C. D., Megirian, D. &amp; Nicol, S. C. Sleep and metabolic rate in the little penguin, </w:t>
      </w:r>
      <w:r w:rsidRPr="00347FD7">
        <w:rPr>
          <w:i/>
        </w:rPr>
        <w:t>Eudyptula minor</w:t>
      </w:r>
      <w:r w:rsidRPr="00347FD7">
        <w:t xml:space="preserve">. </w:t>
      </w:r>
      <w:r w:rsidRPr="00347FD7">
        <w:rPr>
          <w:i/>
        </w:rPr>
        <w:t>J. Comp. Physiol., B</w:t>
      </w:r>
      <w:r w:rsidRPr="00347FD7">
        <w:t xml:space="preserve"> </w:t>
      </w:r>
      <w:r w:rsidRPr="00347FD7">
        <w:rPr>
          <w:b/>
        </w:rPr>
        <w:t>154</w:t>
      </w:r>
      <w:r w:rsidRPr="00347FD7">
        <w:t>, 487-494, doi:10.1007/bf02515153 (1984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94</w:t>
      </w:r>
      <w:r w:rsidRPr="00347FD7">
        <w:tab/>
        <w:t xml:space="preserve">Lighton, J. R. Slow Discontinuous Ventilation in the Namib Dune-sea Ant </w:t>
      </w:r>
      <w:r w:rsidRPr="00347FD7">
        <w:rPr>
          <w:i/>
        </w:rPr>
        <w:t xml:space="preserve">Camponotus Detritus </w:t>
      </w:r>
      <w:r w:rsidRPr="00347FD7">
        <w:t xml:space="preserve">(Hymenoptera, Formicidae). </w:t>
      </w:r>
      <w:r w:rsidRPr="00347FD7">
        <w:rPr>
          <w:i/>
        </w:rPr>
        <w:t>J. Exp. Biol.</w:t>
      </w:r>
      <w:r w:rsidRPr="00347FD7">
        <w:t xml:space="preserve"> </w:t>
      </w:r>
      <w:r w:rsidRPr="00347FD7">
        <w:rPr>
          <w:b/>
        </w:rPr>
        <w:t>151</w:t>
      </w:r>
      <w:r w:rsidRPr="00347FD7">
        <w:t>, 71-82 (1990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95</w:t>
      </w:r>
      <w:r w:rsidRPr="00347FD7">
        <w:tab/>
        <w:t xml:space="preserve">Bech, C., Chappell, M. A., Astheimer, L. B., Londoño, G. A. &amp; Buttemer, W. A. A ‘slow pace of life’ in Australian old-endemic passerine birds is not accompanied by low basal metabolic rates. </w:t>
      </w:r>
      <w:r w:rsidRPr="00347FD7">
        <w:rPr>
          <w:i/>
        </w:rPr>
        <w:t>J. Comp. Physiol., B</w:t>
      </w:r>
      <w:r w:rsidRPr="00347FD7">
        <w:t xml:space="preserve"> </w:t>
      </w:r>
      <w:r w:rsidRPr="00347FD7">
        <w:rPr>
          <w:b/>
        </w:rPr>
        <w:t>186</w:t>
      </w:r>
      <w:r w:rsidRPr="00347FD7">
        <w:t>, 503-512, doi:10.1007/s00360-016-0964-6 (2016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96</w:t>
      </w:r>
      <w:r w:rsidRPr="00347FD7">
        <w:tab/>
        <w:t xml:space="preserve">Kamhi, J. F., Gronenberg, W., Robson, S. K. A. &amp; Traniello, J. F. A. Social complexity influences brain investment and neural operation costs in ants. </w:t>
      </w:r>
      <w:r w:rsidRPr="00347FD7">
        <w:rPr>
          <w:i/>
        </w:rPr>
        <w:t>Proc. R. Soc. B: Biol. Sci.</w:t>
      </w:r>
      <w:r w:rsidRPr="00347FD7">
        <w:t xml:space="preserve"> </w:t>
      </w:r>
      <w:r w:rsidRPr="00347FD7">
        <w:rPr>
          <w:b/>
        </w:rPr>
        <w:t>283</w:t>
      </w:r>
      <w:r w:rsidRPr="00347FD7">
        <w:t>, 20161949, doi:10.1098/rspb.2016.1949 (2016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97</w:t>
      </w:r>
      <w:r w:rsidRPr="00347FD7">
        <w:tab/>
        <w:t xml:space="preserve">Young, S. R. &amp; Block, W. Some factors affecting metabolic rate in an Antarctic mite. </w:t>
      </w:r>
      <w:r w:rsidRPr="00347FD7">
        <w:rPr>
          <w:i/>
        </w:rPr>
        <w:t>Oikos</w:t>
      </w:r>
      <w:r w:rsidRPr="00347FD7">
        <w:t>, 178-185, doi:10.2307/3544180 (1980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98</w:t>
      </w:r>
      <w:r w:rsidRPr="00347FD7">
        <w:tab/>
        <w:t xml:space="preserve">Wang, L. C.-H. &amp; Hudson, J. W. Some physiological aspects of temperature regulation in the normothermic and torpid hispid pocket mouse, </w:t>
      </w:r>
      <w:r w:rsidRPr="00347FD7">
        <w:rPr>
          <w:i/>
        </w:rPr>
        <w:t>Perognathus hispidus</w:t>
      </w:r>
      <w:r w:rsidRPr="00347FD7">
        <w:t xml:space="preserve">. </w:t>
      </w:r>
      <w:r w:rsidRPr="00347FD7">
        <w:rPr>
          <w:i/>
        </w:rPr>
        <w:t>Comp. Biochem. Physiol.</w:t>
      </w:r>
      <w:r w:rsidRPr="00347FD7">
        <w:t xml:space="preserve"> </w:t>
      </w:r>
      <w:r w:rsidRPr="00347FD7">
        <w:rPr>
          <w:b/>
        </w:rPr>
        <w:t>32</w:t>
      </w:r>
      <w:r w:rsidRPr="00347FD7">
        <w:t>, 275-293, doi:10.1016/0010-406X(70)90941-2 (1970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199</w:t>
      </w:r>
      <w:r w:rsidRPr="00347FD7">
        <w:tab/>
        <w:t xml:space="preserve">Bedford, G. S. &amp; Christian, K. A. Standard metabolic rate and preferred body temperatures in some Australian pythons. </w:t>
      </w:r>
      <w:r w:rsidRPr="00347FD7">
        <w:rPr>
          <w:i/>
        </w:rPr>
        <w:t>Aust. J. Zool.</w:t>
      </w:r>
      <w:r w:rsidRPr="00347FD7">
        <w:t xml:space="preserve"> </w:t>
      </w:r>
      <w:r w:rsidRPr="00347FD7">
        <w:rPr>
          <w:b/>
        </w:rPr>
        <w:t>46</w:t>
      </w:r>
      <w:r w:rsidRPr="00347FD7">
        <w:t>, 317-328, doi:10.1071/ZO98019 (1999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00</w:t>
      </w:r>
      <w:r w:rsidRPr="00347FD7">
        <w:tab/>
        <w:t xml:space="preserve">Vogt, J. T. &amp; Appel, A. G. Standard metabolic rate of the fire ant, </w:t>
      </w:r>
      <w:r w:rsidRPr="00347FD7">
        <w:rPr>
          <w:i/>
        </w:rPr>
        <w:t xml:space="preserve">Solenopsis invicta </w:t>
      </w:r>
      <w:r w:rsidRPr="00347FD7">
        <w:t xml:space="preserve">Buren: effects of temperature, mass, and caste. </w:t>
      </w:r>
      <w:r w:rsidRPr="00347FD7">
        <w:rPr>
          <w:i/>
        </w:rPr>
        <w:t>J. Insect Physiol.</w:t>
      </w:r>
      <w:r w:rsidRPr="00347FD7">
        <w:t xml:space="preserve"> </w:t>
      </w:r>
      <w:r w:rsidRPr="00347FD7">
        <w:rPr>
          <w:b/>
        </w:rPr>
        <w:t>45</w:t>
      </w:r>
      <w:r w:rsidRPr="00347FD7">
        <w:t>, 655-666, doi:10.1016/S0022-1910(99)00036-0 (1999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lastRenderedPageBreak/>
        <w:t>201</w:t>
      </w:r>
      <w:r w:rsidRPr="00347FD7">
        <w:tab/>
        <w:t xml:space="preserve">Thompson, G., Heger, N., Heger, T. &amp; Withers, P. Standard metabolic rate of the largest Australian lizard, </w:t>
      </w:r>
      <w:r w:rsidRPr="00347FD7">
        <w:rPr>
          <w:i/>
        </w:rPr>
        <w:t>Varanus giganteus</w:t>
      </w:r>
      <w:r w:rsidRPr="00347FD7">
        <w:t xml:space="preserve">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111</w:t>
      </w:r>
      <w:r w:rsidRPr="00347FD7">
        <w:t>, 603-608, doi:10.1016/0300-9629(95)00055-C (1995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02</w:t>
      </w:r>
      <w:r w:rsidRPr="00347FD7">
        <w:tab/>
        <w:t xml:space="preserve">Vitali, S. D., Withers, P. C. &amp; Richardson, K. C. Standard metabolic rates of three nectarivorous meliphagid passerine birds. </w:t>
      </w:r>
      <w:r w:rsidRPr="00347FD7">
        <w:rPr>
          <w:i/>
        </w:rPr>
        <w:t>Aust. J. Zool.</w:t>
      </w:r>
      <w:r w:rsidRPr="00347FD7">
        <w:t xml:space="preserve"> </w:t>
      </w:r>
      <w:r w:rsidRPr="00347FD7">
        <w:rPr>
          <w:b/>
        </w:rPr>
        <w:t>47</w:t>
      </w:r>
      <w:r w:rsidRPr="00347FD7">
        <w:t>, 385-391, doi:10.1071/ZO99023 (1999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03</w:t>
      </w:r>
      <w:r w:rsidRPr="00347FD7">
        <w:tab/>
        <w:t xml:space="preserve">Dawson, T. J., Grant, T. R. &amp; Fanning, D. Standard Metabolism of Monotremes and the Evolution of Homeothermy. </w:t>
      </w:r>
      <w:r w:rsidRPr="00347FD7">
        <w:rPr>
          <w:i/>
        </w:rPr>
        <w:t>Aust. J. Zool.</w:t>
      </w:r>
      <w:r w:rsidRPr="00347FD7">
        <w:t xml:space="preserve"> </w:t>
      </w:r>
      <w:r w:rsidRPr="00347FD7">
        <w:rPr>
          <w:b/>
        </w:rPr>
        <w:t>27</w:t>
      </w:r>
      <w:r w:rsidRPr="00347FD7">
        <w:t>, 511-515, doi:10.1071/ZO9790511 (1979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04</w:t>
      </w:r>
      <w:r w:rsidRPr="00347FD7">
        <w:tab/>
        <w:t xml:space="preserve">Kurylas, A. E., Rohlfing, T., Krofczik, S., Jenett, A. &amp; Homberg, U. Standardized atlas of the brain of the desert locust, </w:t>
      </w:r>
      <w:r w:rsidRPr="00347FD7">
        <w:rPr>
          <w:i/>
        </w:rPr>
        <w:t>Schistocerca gregaria</w:t>
      </w:r>
      <w:r w:rsidRPr="00347FD7">
        <w:t xml:space="preserve">. </w:t>
      </w:r>
      <w:r w:rsidRPr="00347FD7">
        <w:rPr>
          <w:i/>
        </w:rPr>
        <w:t>Cell Tissue Res.</w:t>
      </w:r>
      <w:r w:rsidRPr="00347FD7">
        <w:t xml:space="preserve"> </w:t>
      </w:r>
      <w:r w:rsidRPr="00347FD7">
        <w:rPr>
          <w:b/>
        </w:rPr>
        <w:t>333</w:t>
      </w:r>
      <w:r w:rsidRPr="00347FD7">
        <w:t>, 125, doi:10.1007/s00441-008-0620-x (2008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05</w:t>
      </w:r>
      <w:r w:rsidRPr="00347FD7">
        <w:tab/>
        <w:t xml:space="preserve">Al-Sadoon, M. K. &amp; Abdo, N. M. Temperature effects on oxygen consumption of two nocturnal geckos, </w:t>
      </w:r>
      <w:r w:rsidRPr="00347FD7">
        <w:rPr>
          <w:i/>
        </w:rPr>
        <w:t xml:space="preserve">Ptyodactylus hasselquistii </w:t>
      </w:r>
      <w:r w:rsidRPr="00347FD7">
        <w:t xml:space="preserve">(Donndorff) and </w:t>
      </w:r>
      <w:r w:rsidRPr="00347FD7">
        <w:rPr>
          <w:i/>
        </w:rPr>
        <w:t xml:space="preserve">Bunopus tuberculatus </w:t>
      </w:r>
      <w:r w:rsidRPr="00347FD7">
        <w:t xml:space="preserve">(Blanford) (Reptilia: Gekkonidae) in Saudi Arabia. </w:t>
      </w:r>
      <w:r w:rsidRPr="00347FD7">
        <w:rPr>
          <w:i/>
        </w:rPr>
        <w:t>J. Comp. Physiol., B</w:t>
      </w:r>
      <w:r w:rsidRPr="00347FD7">
        <w:t xml:space="preserve"> </w:t>
      </w:r>
      <w:r w:rsidRPr="00347FD7">
        <w:rPr>
          <w:b/>
        </w:rPr>
        <w:t>159</w:t>
      </w:r>
      <w:r w:rsidRPr="00347FD7">
        <w:t>, 1-4, doi:10.1007/bf00692676 (1989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06</w:t>
      </w:r>
      <w:r w:rsidRPr="00347FD7">
        <w:tab/>
        <w:t xml:space="preserve">Roxburgh, L. &amp; Perrin, M. R. Temperature regulation and activity pattern of the round-eared elephant shrew </w:t>
      </w:r>
      <w:r w:rsidRPr="00347FD7">
        <w:rPr>
          <w:i/>
        </w:rPr>
        <w:t>Macroscelides proboscideus</w:t>
      </w:r>
      <w:r w:rsidRPr="00347FD7">
        <w:t xml:space="preserve">. </w:t>
      </w:r>
      <w:r w:rsidRPr="00347FD7">
        <w:rPr>
          <w:i/>
        </w:rPr>
        <w:t>J. Therm. Biol.</w:t>
      </w:r>
      <w:r w:rsidRPr="00347FD7">
        <w:t xml:space="preserve"> </w:t>
      </w:r>
      <w:r w:rsidRPr="00347FD7">
        <w:rPr>
          <w:b/>
        </w:rPr>
        <w:t>19</w:t>
      </w:r>
      <w:r w:rsidRPr="00347FD7">
        <w:t>, 13-20, doi:10.1016/0306-4565(94)90004-3 (1994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07</w:t>
      </w:r>
      <w:r w:rsidRPr="00347FD7">
        <w:tab/>
        <w:t xml:space="preserve">Wang, L. C.-H. &amp; Hudson, J. W. Temperature regulation in normothermic and hibernating eastern chipmunk, </w:t>
      </w:r>
      <w:r w:rsidRPr="00347FD7">
        <w:rPr>
          <w:i/>
        </w:rPr>
        <w:t>Tamias striatus</w:t>
      </w:r>
      <w:r w:rsidRPr="00347FD7">
        <w:t xml:space="preserve">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38</w:t>
      </w:r>
      <w:r w:rsidRPr="00347FD7">
        <w:t>, 59-90, doi:10.1016/0300-9629(71)90098-3 (1971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08</w:t>
      </w:r>
      <w:r w:rsidRPr="00347FD7">
        <w:tab/>
        <w:t xml:space="preserve">Rfinking, L. N., Kilgore Jr, D. L., Fairbanks, E. S. &amp; Hamilton, J. D. Temperature regulation in normothermic black-tailed prairie dogs, </w:t>
      </w:r>
      <w:r w:rsidRPr="00347FD7">
        <w:rPr>
          <w:i/>
        </w:rPr>
        <w:t>Cynomys ludovicianus</w:t>
      </w:r>
      <w:r w:rsidRPr="00347FD7">
        <w:t xml:space="preserve">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57</w:t>
      </w:r>
      <w:r w:rsidRPr="00347FD7">
        <w:t>, 161-165, doi:10.1016/0300-9629(77)90368-1 (1977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09</w:t>
      </w:r>
      <w:r w:rsidRPr="00347FD7">
        <w:tab/>
        <w:t xml:space="preserve">Chew, R. M., Lindberg, R. G. &amp; Hayden, P. Temperature regulation in the little pocket mouse, </w:t>
      </w:r>
      <w:r w:rsidRPr="00347FD7">
        <w:rPr>
          <w:i/>
        </w:rPr>
        <w:t>Perognathus longimembris</w:t>
      </w:r>
      <w:r w:rsidRPr="00347FD7">
        <w:t xml:space="preserve">. </w:t>
      </w:r>
      <w:r w:rsidRPr="00347FD7">
        <w:rPr>
          <w:i/>
        </w:rPr>
        <w:t>Comp. Biochem. Physiol.</w:t>
      </w:r>
      <w:r w:rsidRPr="00347FD7">
        <w:t xml:space="preserve"> </w:t>
      </w:r>
      <w:r w:rsidRPr="00347FD7">
        <w:rPr>
          <w:b/>
        </w:rPr>
        <w:t>21</w:t>
      </w:r>
      <w:r w:rsidRPr="00347FD7">
        <w:t>, 487-505, doi:10.1016/0010-406X(67)90447-1 (1967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10</w:t>
      </w:r>
      <w:r w:rsidRPr="00347FD7">
        <w:tab/>
        <w:t>Ebisu, R. J. &amp; Whittow, G. C. Temperature regulation in the small Indian mongoose (</w:t>
      </w:r>
      <w:r w:rsidRPr="00347FD7">
        <w:rPr>
          <w:i/>
        </w:rPr>
        <w:t>Herpestes auropunctatus</w:t>
      </w:r>
      <w:r w:rsidRPr="00347FD7">
        <w:t xml:space="preserve">)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54</w:t>
      </w:r>
      <w:r w:rsidRPr="00347FD7">
        <w:t>, 309-313, doi:10.1016/S0300-9629(76)80117-X (1976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11</w:t>
      </w:r>
      <w:r w:rsidRPr="00347FD7">
        <w:tab/>
        <w:t>Whittow, G. C., Scammell, C. A., Leong, M. &amp; Rand, D. Temperature regulation in the smallest ungulate, the lesser mouse deer (</w:t>
      </w:r>
      <w:r w:rsidRPr="00347FD7">
        <w:rPr>
          <w:i/>
        </w:rPr>
        <w:t>Tragulus javanicus</w:t>
      </w:r>
      <w:r w:rsidRPr="00347FD7">
        <w:t xml:space="preserve">)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56</w:t>
      </w:r>
      <w:r w:rsidRPr="00347FD7">
        <w:t>, 23-26, doi:10.1016/0300-9629(77)90436-4 (1977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12</w:t>
      </w:r>
      <w:r w:rsidRPr="00347FD7">
        <w:tab/>
        <w:t xml:space="preserve">Fusari, M. H. Temperature responses of standard, aerobic metabolism by the California legless lizard, </w:t>
      </w:r>
      <w:r w:rsidRPr="00347FD7">
        <w:rPr>
          <w:i/>
        </w:rPr>
        <w:t>Anniella pulchra</w:t>
      </w:r>
      <w:r w:rsidRPr="00347FD7">
        <w:t xml:space="preserve">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77</w:t>
      </w:r>
      <w:r w:rsidRPr="00347FD7">
        <w:t>, 97-101, doi:10.1016/0300-9629(84)90018-5 (1984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13</w:t>
      </w:r>
      <w:r w:rsidRPr="00347FD7">
        <w:tab/>
        <w:t xml:space="preserve">Lighton, J. R. B. &amp; Lovegrove, B. G. A Temperature-Induced Switch From Diffusive to Convective Ventilation in the Honeybee. </w:t>
      </w:r>
      <w:r w:rsidRPr="00347FD7">
        <w:rPr>
          <w:i/>
        </w:rPr>
        <w:t>J. Exp. Biol.</w:t>
      </w:r>
      <w:r w:rsidRPr="00347FD7">
        <w:t xml:space="preserve"> </w:t>
      </w:r>
      <w:r w:rsidRPr="00347FD7">
        <w:rPr>
          <w:b/>
        </w:rPr>
        <w:t>154</w:t>
      </w:r>
      <w:r w:rsidRPr="00347FD7">
        <w:t>, 509-516, doi:10.1242/jeb.154.1.509 (1990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14</w:t>
      </w:r>
      <w:r w:rsidRPr="00347FD7">
        <w:tab/>
        <w:t>O’Donnell, S.</w:t>
      </w:r>
      <w:r w:rsidRPr="00347FD7">
        <w:rPr>
          <w:i/>
        </w:rPr>
        <w:t xml:space="preserve"> et al.</w:t>
      </w:r>
      <w:r w:rsidRPr="00347FD7">
        <w:t xml:space="preserve"> A test of neuroecological predictions using paperwasp caste differences in brain structure (Hymenoptera: Vespidae). </w:t>
      </w:r>
      <w:r w:rsidRPr="00347FD7">
        <w:rPr>
          <w:i/>
        </w:rPr>
        <w:t>Behav. Ecol. Sociobiol.</w:t>
      </w:r>
      <w:r w:rsidRPr="00347FD7">
        <w:t xml:space="preserve"> </w:t>
      </w:r>
      <w:r w:rsidRPr="00347FD7">
        <w:rPr>
          <w:b/>
        </w:rPr>
        <w:t>68</w:t>
      </w:r>
      <w:r w:rsidRPr="00347FD7">
        <w:t>, 529-536, doi:10.1007/s00265-013-1667-6 (2014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15</w:t>
      </w:r>
      <w:r w:rsidRPr="00347FD7">
        <w:tab/>
        <w:t xml:space="preserve">Dawson, T. J. &amp; Fanning, F. D. Thermal and energetic problems of semiaquatic mammals: a study of the Australian water rat, including comparisons with the platypus. </w:t>
      </w:r>
      <w:r w:rsidRPr="00347FD7">
        <w:rPr>
          <w:i/>
        </w:rPr>
        <w:t>Physiol. Zool.</w:t>
      </w:r>
      <w:r w:rsidRPr="00347FD7">
        <w:t xml:space="preserve"> </w:t>
      </w:r>
      <w:r w:rsidRPr="00347FD7">
        <w:rPr>
          <w:b/>
        </w:rPr>
        <w:t>54</w:t>
      </w:r>
      <w:r w:rsidRPr="00347FD7">
        <w:t>, 285-296 (1981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16</w:t>
      </w:r>
      <w:r w:rsidRPr="00347FD7">
        <w:tab/>
        <w:t xml:space="preserve">Campbell, K. L. &amp; Hochachka, P. W. Thermal biology and metabolism of the American shrew-mole, </w:t>
      </w:r>
      <w:r w:rsidRPr="00347FD7">
        <w:rPr>
          <w:i/>
        </w:rPr>
        <w:t>Neurotrichus gibbsii</w:t>
      </w:r>
      <w:r w:rsidRPr="00347FD7">
        <w:t xml:space="preserve">. </w:t>
      </w:r>
      <w:r w:rsidRPr="00347FD7">
        <w:rPr>
          <w:i/>
        </w:rPr>
        <w:t>J. Mammal.</w:t>
      </w:r>
      <w:r w:rsidRPr="00347FD7">
        <w:t xml:space="preserve"> </w:t>
      </w:r>
      <w:r w:rsidRPr="00347FD7">
        <w:rPr>
          <w:b/>
        </w:rPr>
        <w:t>81</w:t>
      </w:r>
      <w:r w:rsidRPr="00347FD7">
        <w:t>, 578-585, doi:10.1644/1545-1542(2000)081&lt;0578:TBAMOT&gt;2.0.CO;2 (2000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17</w:t>
      </w:r>
      <w:r w:rsidRPr="00347FD7">
        <w:tab/>
        <w:t xml:space="preserve">Hosken, D. J. Thermal Biology and Metabolism of the Greater Long-eared Bat, </w:t>
      </w:r>
      <w:r w:rsidRPr="00347FD7">
        <w:rPr>
          <w:i/>
        </w:rPr>
        <w:t>Nyctophilus major</w:t>
      </w:r>
      <w:r w:rsidRPr="00347FD7">
        <w:t xml:space="preserve"> (Chiroptera :Vespertilionidae). </w:t>
      </w:r>
      <w:r w:rsidRPr="00347FD7">
        <w:rPr>
          <w:i/>
        </w:rPr>
        <w:t>Aust. J. Zool.</w:t>
      </w:r>
      <w:r w:rsidRPr="00347FD7">
        <w:t xml:space="preserve"> </w:t>
      </w:r>
      <w:r w:rsidRPr="00347FD7">
        <w:rPr>
          <w:b/>
        </w:rPr>
        <w:t>45</w:t>
      </w:r>
      <w:r w:rsidRPr="00347FD7">
        <w:t>, 145-156, doi:10.1071/ZO96043 (1997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lastRenderedPageBreak/>
        <w:t>218</w:t>
      </w:r>
      <w:r w:rsidRPr="00347FD7">
        <w:tab/>
        <w:t xml:space="preserve">Duxbury, K. J. &amp; Perrin, M. Thermal biology and water turnover rate in the Cape gerbil, </w:t>
      </w:r>
      <w:r w:rsidRPr="00347FD7">
        <w:rPr>
          <w:i/>
        </w:rPr>
        <w:t>Tatera afra</w:t>
      </w:r>
      <w:r w:rsidRPr="00347FD7">
        <w:t xml:space="preserve"> (Gerbillidae). </w:t>
      </w:r>
      <w:r w:rsidRPr="00347FD7">
        <w:rPr>
          <w:i/>
        </w:rPr>
        <w:t>J. Therm. Biol.</w:t>
      </w:r>
      <w:r w:rsidRPr="00347FD7">
        <w:t xml:space="preserve"> </w:t>
      </w:r>
      <w:r w:rsidRPr="00347FD7">
        <w:rPr>
          <w:b/>
        </w:rPr>
        <w:t>17</w:t>
      </w:r>
      <w:r w:rsidRPr="00347FD7">
        <w:t>, 199-208, doi:10.1016/0306-4565(92)90056-L (1992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19</w:t>
      </w:r>
      <w:r w:rsidRPr="00347FD7">
        <w:tab/>
        <w:t xml:space="preserve">Downs, C. T. &amp; Perrin, M. R. The thermal biology of the white-tailed rat </w:t>
      </w:r>
      <w:r w:rsidRPr="00347FD7">
        <w:rPr>
          <w:i/>
        </w:rPr>
        <w:t>Mystromys albicaudatus</w:t>
      </w:r>
      <w:r w:rsidRPr="00347FD7">
        <w:t xml:space="preserve">, a cricetine relic in southern temperate African grassland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110</w:t>
      </w:r>
      <w:r w:rsidRPr="00347FD7">
        <w:t>, 65-69, doi:10.1016/0300-9629(94)00147-L (1995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20</w:t>
      </w:r>
      <w:r w:rsidRPr="00347FD7">
        <w:tab/>
        <w:t xml:space="preserve">Downs, C. T. &amp; Perrin, M. R. The thermal biology of three southern African elephant-shrews. </w:t>
      </w:r>
      <w:r w:rsidRPr="00347FD7">
        <w:rPr>
          <w:i/>
        </w:rPr>
        <w:t>J. Therm. Biol.</w:t>
      </w:r>
      <w:r w:rsidRPr="00347FD7">
        <w:t xml:space="preserve"> </w:t>
      </w:r>
      <w:r w:rsidRPr="00347FD7">
        <w:rPr>
          <w:b/>
        </w:rPr>
        <w:t>20</w:t>
      </w:r>
      <w:r w:rsidRPr="00347FD7">
        <w:t>, 445-450, doi:10.1016/0306-4565(95)00003-F (1995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21</w:t>
      </w:r>
      <w:r w:rsidRPr="00347FD7">
        <w:tab/>
        <w:t>Maloiy, G. M. O., Kamau, J. M. Z., Shkolnik, A., Meir, M. &amp; Arieli, R. Thermoregulation and metabolism in a small desert carnivore: the Fennec fox (</w:t>
      </w:r>
      <w:r w:rsidRPr="00347FD7">
        <w:rPr>
          <w:i/>
        </w:rPr>
        <w:t>Fennecus zerda</w:t>
      </w:r>
      <w:r w:rsidRPr="00347FD7">
        <w:t xml:space="preserve">)(Mammalia). </w:t>
      </w:r>
      <w:r w:rsidRPr="00347FD7">
        <w:rPr>
          <w:i/>
        </w:rPr>
        <w:t>J. Zool.</w:t>
      </w:r>
      <w:r w:rsidRPr="00347FD7">
        <w:t xml:space="preserve"> </w:t>
      </w:r>
      <w:r w:rsidRPr="00347FD7">
        <w:rPr>
          <w:b/>
        </w:rPr>
        <w:t>198</w:t>
      </w:r>
      <w:r w:rsidRPr="00347FD7">
        <w:t>, 279-291, doi:10.1111/j.1469-7998.1982.tb02076.x (1982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22</w:t>
      </w:r>
      <w:r w:rsidRPr="00347FD7">
        <w:tab/>
        <w:t>Maskrey, M. &amp; Hoppe, P. P. Thermoregulation and oxygen consumption in Kirk's dik-dik (</w:t>
      </w:r>
      <w:r w:rsidRPr="00347FD7">
        <w:rPr>
          <w:i/>
        </w:rPr>
        <w:t>Madoqua kirkii</w:t>
      </w:r>
      <w:r w:rsidRPr="00347FD7">
        <w:t xml:space="preserve">) at ambient temperatures of 10–45° C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62</w:t>
      </w:r>
      <w:r w:rsidRPr="00347FD7">
        <w:t>, 827-830, doi:10.1016/0300-9629(79)90010-0 (1979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23</w:t>
      </w:r>
      <w:r w:rsidRPr="00347FD7">
        <w:tab/>
        <w:t>Kamau, J. M., Johansen, K. &amp; Maloiy, G. Thermoregulation and standard metabolism of the slender mongoose (</w:t>
      </w:r>
      <w:r w:rsidRPr="00347FD7">
        <w:rPr>
          <w:i/>
        </w:rPr>
        <w:t>Herpestes sanguineus</w:t>
      </w:r>
      <w:r w:rsidRPr="00347FD7">
        <w:t xml:space="preserve">). </w:t>
      </w:r>
      <w:r w:rsidRPr="00347FD7">
        <w:rPr>
          <w:i/>
        </w:rPr>
        <w:t>Physiol. Zool.</w:t>
      </w:r>
      <w:r w:rsidRPr="00347FD7">
        <w:t xml:space="preserve"> </w:t>
      </w:r>
      <w:r w:rsidRPr="00347FD7">
        <w:rPr>
          <w:b/>
        </w:rPr>
        <w:t>52</w:t>
      </w:r>
      <w:r w:rsidRPr="00347FD7">
        <w:t>, 594-602 (1979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24</w:t>
      </w:r>
      <w:r w:rsidRPr="00347FD7">
        <w:tab/>
        <w:t xml:space="preserve">Knight, M. H. Thermoregulation in the largest African cricetid, the giant rat </w:t>
      </w:r>
      <w:r w:rsidRPr="00347FD7">
        <w:rPr>
          <w:i/>
        </w:rPr>
        <w:t>Cricetomys gambianus</w:t>
      </w:r>
      <w:r w:rsidRPr="00347FD7">
        <w:t xml:space="preserve">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89</w:t>
      </w:r>
      <w:r w:rsidRPr="00347FD7">
        <w:t>, 705-708, doi:10.1016/0300-9629(88)90856-0 (1988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25</w:t>
      </w:r>
      <w:r w:rsidRPr="00347FD7">
        <w:tab/>
        <w:t xml:space="preserve">Bennett, N. C., Aguilar, G. H., Jarvis, J. U. M. &amp; Faulkes, C. G. Thermoregulation in three species of Afrotropical subterranean mole-rats (Rodentia: Bathyergidae) from Zambia and Angola and scaling within the genus </w:t>
      </w:r>
      <w:r w:rsidRPr="00347FD7">
        <w:rPr>
          <w:i/>
        </w:rPr>
        <w:t>Cryptomys</w:t>
      </w:r>
      <w:r w:rsidRPr="00347FD7">
        <w:t xml:space="preserve">. </w:t>
      </w:r>
      <w:r w:rsidRPr="00347FD7">
        <w:rPr>
          <w:i/>
        </w:rPr>
        <w:t>Oecologia</w:t>
      </w:r>
      <w:r w:rsidRPr="00347FD7">
        <w:t xml:space="preserve"> </w:t>
      </w:r>
      <w:r w:rsidRPr="00347FD7">
        <w:rPr>
          <w:b/>
        </w:rPr>
        <w:t>97</w:t>
      </w:r>
      <w:r w:rsidRPr="00347FD7">
        <w:t>, 222-227, doi:10.1007/bf00323153 (1994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26</w:t>
      </w:r>
      <w:r w:rsidRPr="00347FD7">
        <w:tab/>
        <w:t xml:space="preserve">Casey, T. M. &amp; Casey, K. K. Thermoregulation of Arctic Weasels. </w:t>
      </w:r>
      <w:r w:rsidRPr="00347FD7">
        <w:rPr>
          <w:i/>
        </w:rPr>
        <w:t>Physiol. Zool.</w:t>
      </w:r>
      <w:r w:rsidRPr="00347FD7">
        <w:t xml:space="preserve"> </w:t>
      </w:r>
      <w:r w:rsidRPr="00347FD7">
        <w:rPr>
          <w:b/>
        </w:rPr>
        <w:t>52</w:t>
      </w:r>
      <w:r w:rsidRPr="00347FD7">
        <w:t>, 153-164, doi:10.1086/physzool.52.2.30152560 (1979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27</w:t>
      </w:r>
      <w:r w:rsidRPr="00347FD7">
        <w:tab/>
        <w:t>Layne, J. N. &amp; Dolan, P. G. Thermoregulation, metabolism, and water economy in the golden mouse (</w:t>
      </w:r>
      <w:r w:rsidRPr="00347FD7">
        <w:rPr>
          <w:i/>
        </w:rPr>
        <w:t>Ochrotomys nuttalli</w:t>
      </w:r>
      <w:r w:rsidRPr="00347FD7">
        <w:t xml:space="preserve">)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52</w:t>
      </w:r>
      <w:r w:rsidRPr="00347FD7">
        <w:t>, 153-163, doi:10.1016/S0300-9629(75)80146-0 (1975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28</w:t>
      </w:r>
      <w:r w:rsidRPr="00347FD7">
        <w:tab/>
        <w:t xml:space="preserve">Roberts, J. R. &amp; Baudinette, R. V. Thermoregulation, Oxygen Consumption and Water Turnover in Stubble Quail, </w:t>
      </w:r>
      <w:r w:rsidRPr="00347FD7">
        <w:rPr>
          <w:i/>
        </w:rPr>
        <w:t>Coturnix pectoralis</w:t>
      </w:r>
      <w:r w:rsidRPr="00347FD7">
        <w:t xml:space="preserve">, and King Quail, </w:t>
      </w:r>
      <w:r w:rsidRPr="00347FD7">
        <w:rPr>
          <w:i/>
        </w:rPr>
        <w:t>Coturnix chinensis</w:t>
      </w:r>
      <w:r w:rsidRPr="00347FD7">
        <w:t xml:space="preserve">. </w:t>
      </w:r>
      <w:r w:rsidRPr="00347FD7">
        <w:rPr>
          <w:i/>
        </w:rPr>
        <w:t>Aust. J. Zool.</w:t>
      </w:r>
      <w:r w:rsidRPr="00347FD7">
        <w:t xml:space="preserve"> </w:t>
      </w:r>
      <w:r w:rsidRPr="00347FD7">
        <w:rPr>
          <w:b/>
        </w:rPr>
        <w:t>34</w:t>
      </w:r>
      <w:r w:rsidRPr="00347FD7">
        <w:t>, 25-33, doi:10.1071/ZO9860025 (1986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29</w:t>
      </w:r>
      <w:r w:rsidRPr="00347FD7">
        <w:tab/>
        <w:t xml:space="preserve">du Plessis, A., Erasmus, T. &amp; Kerley, G. I. Thermoregulatory patterns of two sympatric rodents: Otomys unisulcatus and Parotomys brantsii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94</w:t>
      </w:r>
      <w:r w:rsidRPr="00347FD7">
        <w:t>, 215-220, doi:10.1016/0300-9629(89)90538-0 (1989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30</w:t>
      </w:r>
      <w:r w:rsidRPr="00347FD7">
        <w:tab/>
        <w:t xml:space="preserve">Bradley, W. &amp; Yousef, M. Thermoregulatory responses in the plains pocket gopher, </w:t>
      </w:r>
      <w:r w:rsidRPr="00347FD7">
        <w:rPr>
          <w:i/>
        </w:rPr>
        <w:t>Geomys bursarius</w:t>
      </w:r>
      <w:r w:rsidRPr="00347FD7">
        <w:t xml:space="preserve">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52</w:t>
      </w:r>
      <w:r w:rsidRPr="00347FD7">
        <w:t>, 35-38, doi:10.1016/S0300-9629(75)80122-8 (1975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31</w:t>
      </w:r>
      <w:r w:rsidRPr="00347FD7">
        <w:tab/>
        <w:t xml:space="preserve">Drent, R. H. &amp; Stonehouse, B. Thermoregulatory responses of the Peruvian penguin, </w:t>
      </w:r>
      <w:r w:rsidRPr="00347FD7">
        <w:rPr>
          <w:i/>
        </w:rPr>
        <w:t>Spheniscus humboldti</w:t>
      </w:r>
      <w:r w:rsidRPr="00347FD7">
        <w:t xml:space="preserve">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40</w:t>
      </w:r>
      <w:r w:rsidRPr="00347FD7">
        <w:t>, 689-710, doi:10.1016/0300-9629(71)90254-4 (1971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32</w:t>
      </w:r>
      <w:r w:rsidRPr="00347FD7">
        <w:tab/>
        <w:t xml:space="preserve">El-Nouty, F. D., Yousef, M. K., Magdub, A. B. &amp; Johnson, H. D. Thyroid hormones and metabolic rate in burros, </w:t>
      </w:r>
      <w:r w:rsidRPr="00347FD7">
        <w:rPr>
          <w:i/>
        </w:rPr>
        <w:t>Equus asinus</w:t>
      </w:r>
      <w:r w:rsidRPr="00347FD7">
        <w:t xml:space="preserve">, and llamas, </w:t>
      </w:r>
      <w:r w:rsidRPr="00347FD7">
        <w:rPr>
          <w:i/>
        </w:rPr>
        <w:t>Lama glama</w:t>
      </w:r>
      <w:r w:rsidRPr="00347FD7">
        <w:t xml:space="preserve">: effects of environmental temperature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60</w:t>
      </w:r>
      <w:r w:rsidRPr="00347FD7">
        <w:t>, 235-237, doi:10.1016/0300-9629(78)90238-4 (1978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33</w:t>
      </w:r>
      <w:r w:rsidRPr="00347FD7">
        <w:tab/>
        <w:t xml:space="preserve">Krüger, K., Prinzinger, R. &amp; Schuchmann, K.-L. Torpor and metabolism in hummingbirds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73</w:t>
      </w:r>
      <w:r w:rsidRPr="00347FD7">
        <w:t>, 679-689 (1982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34</w:t>
      </w:r>
      <w:r w:rsidRPr="00347FD7">
        <w:tab/>
        <w:t xml:space="preserve">Bartholomew, G. A. &amp; Barnhart, M. C. Tracheal Gases, Respiratory Gas Exchange, Body Temperature and Flight in Some Tropical Cicadas. </w:t>
      </w:r>
      <w:r w:rsidRPr="00347FD7">
        <w:rPr>
          <w:i/>
        </w:rPr>
        <w:t>J. Exp. Biol.</w:t>
      </w:r>
      <w:r w:rsidRPr="00347FD7">
        <w:t xml:space="preserve"> </w:t>
      </w:r>
      <w:r w:rsidRPr="00347FD7">
        <w:rPr>
          <w:b/>
        </w:rPr>
        <w:t>111</w:t>
      </w:r>
      <w:r w:rsidRPr="00347FD7">
        <w:t>, 131-144 (1984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35</w:t>
      </w:r>
      <w:r w:rsidRPr="00347FD7">
        <w:tab/>
        <w:t xml:space="preserve">Zachariassen, K. E., Andersen, J., Maloiy, G. M. &amp; Kamau, J. M. Transpiratory water loss and metabolism of beetles from arid areas in East Africa. </w:t>
      </w:r>
      <w:r w:rsidRPr="00347FD7">
        <w:rPr>
          <w:i/>
        </w:rPr>
        <w:t>Comp. Biochem. Physiol., A: Mol. Integr. Physiol.</w:t>
      </w:r>
      <w:r w:rsidRPr="00347FD7">
        <w:t xml:space="preserve"> </w:t>
      </w:r>
      <w:r w:rsidRPr="00347FD7">
        <w:rPr>
          <w:b/>
        </w:rPr>
        <w:t>86</w:t>
      </w:r>
      <w:r w:rsidRPr="00347FD7">
        <w:t>, 403-408, doi:10.1016/0300-9629(87)90515-9 (1987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lastRenderedPageBreak/>
        <w:t>236</w:t>
      </w:r>
      <w:r w:rsidRPr="00347FD7">
        <w:tab/>
        <w:t xml:space="preserve">Bucher, T. L. Ventilation and oxygen consumption in </w:t>
      </w:r>
      <w:r w:rsidRPr="00347FD7">
        <w:rPr>
          <w:i/>
        </w:rPr>
        <w:t>Amazona viridigenalis</w:t>
      </w:r>
      <w:r w:rsidRPr="00347FD7">
        <w:t xml:space="preserve">. </w:t>
      </w:r>
      <w:r w:rsidRPr="00347FD7">
        <w:rPr>
          <w:i/>
        </w:rPr>
        <w:t>J. Comp. Physiol., B</w:t>
      </w:r>
      <w:r w:rsidRPr="00347FD7">
        <w:t xml:space="preserve"> </w:t>
      </w:r>
      <w:r w:rsidRPr="00347FD7">
        <w:rPr>
          <w:b/>
        </w:rPr>
        <w:t>155</w:t>
      </w:r>
      <w:r w:rsidRPr="00347FD7">
        <w:t>, 269-276, doi:10.1007/bf00687467 (1985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37</w:t>
      </w:r>
      <w:r w:rsidRPr="00347FD7">
        <w:tab/>
        <w:t xml:space="preserve">Bickler, P. E. &amp; Anderson, R. A. Ventilation, Gas Exchange, and Aerobic Scope in a Small Monitor Lizard, </w:t>
      </w:r>
      <w:r w:rsidRPr="00347FD7">
        <w:rPr>
          <w:i/>
        </w:rPr>
        <w:t>Varanus gilleni</w:t>
      </w:r>
      <w:r w:rsidRPr="00347FD7">
        <w:t xml:space="preserve">. </w:t>
      </w:r>
      <w:r w:rsidRPr="00347FD7">
        <w:rPr>
          <w:i/>
        </w:rPr>
        <w:t>Physiol. Zool.</w:t>
      </w:r>
      <w:r w:rsidRPr="00347FD7">
        <w:t xml:space="preserve"> </w:t>
      </w:r>
      <w:r w:rsidRPr="00347FD7">
        <w:rPr>
          <w:b/>
        </w:rPr>
        <w:t>59</w:t>
      </w:r>
      <w:r w:rsidRPr="00347FD7">
        <w:t>, 76-83, doi:10.1086/physzool.59.1.30156093 (1986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38</w:t>
      </w:r>
      <w:r w:rsidRPr="00347FD7">
        <w:tab/>
        <w:t xml:space="preserve">Peter, W. &amp; G., B. F. Volumetric measurements do not demonstrate that the spider brain “central body” has a special role in web building. </w:t>
      </w:r>
      <w:r w:rsidRPr="00347FD7">
        <w:rPr>
          <w:i/>
        </w:rPr>
        <w:t>J. Morphol.</w:t>
      </w:r>
      <w:r w:rsidRPr="00347FD7">
        <w:t xml:space="preserve"> </w:t>
      </w:r>
      <w:r w:rsidRPr="00347FD7">
        <w:rPr>
          <w:b/>
        </w:rPr>
        <w:t>208</w:t>
      </w:r>
      <w:r w:rsidRPr="00347FD7">
        <w:t>, 91-98, doi:10.1002/jmor.1052080104 (1991).</w:t>
      </w:r>
    </w:p>
    <w:p w:rsidR="00347FD7" w:rsidRPr="00347FD7" w:rsidRDefault="00347FD7" w:rsidP="00347FD7">
      <w:pPr>
        <w:pStyle w:val="EndNoteBibliography"/>
        <w:spacing w:after="0"/>
        <w:ind w:left="720" w:hanging="720"/>
      </w:pPr>
      <w:r w:rsidRPr="00347FD7">
        <w:t>239</w:t>
      </w:r>
      <w:r w:rsidRPr="00347FD7">
        <w:tab/>
        <w:t xml:space="preserve">Hadley, N. F., Ahearn, G. A. &amp; Howarth, F. G. Water and metabolic relations of cave-adapted and epigean lycosid spiders in Hawaii. </w:t>
      </w:r>
      <w:r w:rsidRPr="00347FD7">
        <w:rPr>
          <w:i/>
        </w:rPr>
        <w:t>J. Arachnol.</w:t>
      </w:r>
      <w:r w:rsidRPr="00347FD7">
        <w:t>, 215-222 (1981).</w:t>
      </w:r>
    </w:p>
    <w:p w:rsidR="00347FD7" w:rsidRPr="00347FD7" w:rsidRDefault="00347FD7" w:rsidP="00347FD7">
      <w:pPr>
        <w:pStyle w:val="EndNoteBibliography"/>
        <w:ind w:left="720" w:hanging="720"/>
      </w:pPr>
      <w:r w:rsidRPr="00347FD7">
        <w:t>240</w:t>
      </w:r>
      <w:r w:rsidRPr="00347FD7">
        <w:tab/>
        <w:t xml:space="preserve">Hrdlička, A. Weight of the brain and of the internal organs in American monkeys. With data on brain weight in other apes. </w:t>
      </w:r>
      <w:r w:rsidRPr="00347FD7">
        <w:rPr>
          <w:i/>
        </w:rPr>
        <w:t>Am. J. Phys. Anthropol.</w:t>
      </w:r>
      <w:r w:rsidRPr="00347FD7">
        <w:t xml:space="preserve"> </w:t>
      </w:r>
      <w:r w:rsidRPr="00347FD7">
        <w:rPr>
          <w:b/>
        </w:rPr>
        <w:t>8</w:t>
      </w:r>
      <w:r w:rsidRPr="00347FD7">
        <w:t>, 201-211, doi:10.1002/ajpa.1330080207 (1925).</w:t>
      </w:r>
    </w:p>
    <w:p w:rsidR="00257345" w:rsidRDefault="003257E9">
      <w:r>
        <w:fldChar w:fldCharType="end"/>
      </w:r>
    </w:p>
    <w:sectPr w:rsidR="0025734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20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fvftsa5x9r2spexwe8xa5ahrd5rwsawxez2&quot;&gt;Animal traits&lt;record-ids&gt;&lt;item&gt;1&lt;/item&gt;&lt;item&gt;2&lt;/item&gt;&lt;item&gt;4&lt;/item&gt;&lt;item&gt;5&lt;/item&gt;&lt;item&gt;6&lt;/item&gt;&lt;item&gt;7&lt;/item&gt;&lt;item&gt;8&lt;/item&gt;&lt;item&gt;9&lt;/item&gt;&lt;item&gt;10&lt;/item&gt;&lt;item&gt;12&lt;/item&gt;&lt;item&gt;13&lt;/item&gt;&lt;item&gt;14&lt;/item&gt;&lt;item&gt;15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item&gt;135&lt;/item&gt;&lt;item&gt;137&lt;/item&gt;&lt;item&gt;138&lt;/item&gt;&lt;item&gt;139&lt;/item&gt;&lt;item&gt;140&lt;/item&gt;&lt;item&gt;141&lt;/item&gt;&lt;item&gt;142&lt;/item&gt;&lt;item&gt;143&lt;/item&gt;&lt;item&gt;144&lt;/item&gt;&lt;item&gt;145&lt;/item&gt;&lt;item&gt;146&lt;/item&gt;&lt;item&gt;147&lt;/item&gt;&lt;item&gt;148&lt;/item&gt;&lt;item&gt;149&lt;/item&gt;&lt;item&gt;150&lt;/item&gt;&lt;item&gt;151&lt;/item&gt;&lt;item&gt;152&lt;/item&gt;&lt;item&gt;153&lt;/item&gt;&lt;item&gt;154&lt;/item&gt;&lt;item&gt;155&lt;/item&gt;&lt;item&gt;156&lt;/item&gt;&lt;item&gt;157&lt;/item&gt;&lt;item&gt;158&lt;/item&gt;&lt;item&gt;159&lt;/item&gt;&lt;item&gt;160&lt;/item&gt;&lt;item&gt;161&lt;/item&gt;&lt;item&gt;162&lt;/item&gt;&lt;item&gt;163&lt;/item&gt;&lt;item&gt;164&lt;/item&gt;&lt;item&gt;165&lt;/item&gt;&lt;item&gt;166&lt;/item&gt;&lt;item&gt;167&lt;/item&gt;&lt;item&gt;168&lt;/item&gt;&lt;item&gt;169&lt;/item&gt;&lt;item&gt;170&lt;/item&gt;&lt;item&gt;171&lt;/item&gt;&lt;item&gt;172&lt;/item&gt;&lt;item&gt;173&lt;/item&gt;&lt;item&gt;174&lt;/item&gt;&lt;item&gt;176&lt;/item&gt;&lt;item&gt;177&lt;/item&gt;&lt;item&gt;178&lt;/item&gt;&lt;item&gt;179&lt;/item&gt;&lt;item&gt;180&lt;/item&gt;&lt;item&gt;181&lt;/item&gt;&lt;item&gt;182&lt;/item&gt;&lt;item&gt;183&lt;/item&gt;&lt;item&gt;184&lt;/item&gt;&lt;item&gt;185&lt;/item&gt;&lt;item&gt;186&lt;/item&gt;&lt;item&gt;187&lt;/item&gt;&lt;item&gt;188&lt;/item&gt;&lt;item&gt;189&lt;/item&gt;&lt;item&gt;190&lt;/item&gt;&lt;item&gt;191&lt;/item&gt;&lt;item&gt;192&lt;/item&gt;&lt;item&gt;193&lt;/item&gt;&lt;item&gt;194&lt;/item&gt;&lt;item&gt;195&lt;/item&gt;&lt;item&gt;196&lt;/item&gt;&lt;item&gt;197&lt;/item&gt;&lt;item&gt;199&lt;/item&gt;&lt;item&gt;200&lt;/item&gt;&lt;item&gt;201&lt;/item&gt;&lt;item&gt;202&lt;/item&gt;&lt;item&gt;203&lt;/item&gt;&lt;item&gt;204&lt;/item&gt;&lt;item&gt;205&lt;/item&gt;&lt;item&gt;206&lt;/item&gt;&lt;item&gt;207&lt;/item&gt;&lt;item&gt;208&lt;/item&gt;&lt;item&gt;209&lt;/item&gt;&lt;item&gt;210&lt;/item&gt;&lt;item&gt;211&lt;/item&gt;&lt;item&gt;212&lt;/item&gt;&lt;item&gt;213&lt;/item&gt;&lt;item&gt;214&lt;/item&gt;&lt;item&gt;215&lt;/item&gt;&lt;item&gt;216&lt;/item&gt;&lt;item&gt;217&lt;/item&gt;&lt;item&gt;218&lt;/item&gt;&lt;item&gt;219&lt;/item&gt;&lt;item&gt;220&lt;/item&gt;&lt;item&gt;221&lt;/item&gt;&lt;item&gt;222&lt;/item&gt;&lt;item&gt;223&lt;/item&gt;&lt;item&gt;224&lt;/item&gt;&lt;item&gt;225&lt;/item&gt;&lt;item&gt;226&lt;/item&gt;&lt;item&gt;227&lt;/item&gt;&lt;/record-ids&gt;&lt;/item&gt;&lt;/Libraries&gt;"/>
  </w:docVars>
  <w:rsids>
    <w:rsidRoot w:val="00755202"/>
    <w:rsid w:val="001A475B"/>
    <w:rsid w:val="001A5CCA"/>
    <w:rsid w:val="00204BAA"/>
    <w:rsid w:val="002162AE"/>
    <w:rsid w:val="00257345"/>
    <w:rsid w:val="003257E9"/>
    <w:rsid w:val="00347FD7"/>
    <w:rsid w:val="00622600"/>
    <w:rsid w:val="007259A3"/>
    <w:rsid w:val="00755202"/>
    <w:rsid w:val="007D4CCD"/>
    <w:rsid w:val="008071C1"/>
    <w:rsid w:val="00821BFD"/>
    <w:rsid w:val="009B1A00"/>
    <w:rsid w:val="00A167CC"/>
    <w:rsid w:val="00A1695F"/>
    <w:rsid w:val="00A70B4C"/>
    <w:rsid w:val="00C5533D"/>
    <w:rsid w:val="00C85ED7"/>
    <w:rsid w:val="00CA3831"/>
    <w:rsid w:val="00DD74FB"/>
    <w:rsid w:val="00E628F7"/>
    <w:rsid w:val="00F661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F10455"/>
  <w15:chartTrackingRefBased/>
  <w15:docId w15:val="{14F6204F-54D3-4FCA-BD7C-FAF91CAC46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D4CC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257E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257E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257E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257E9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3257E9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7D4CCD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</TotalTime>
  <Pages>13</Pages>
  <Words>6869</Words>
  <Characters>39155</Characters>
  <Application>Microsoft Office Word</Application>
  <DocSecurity>0</DocSecurity>
  <Lines>326</Lines>
  <Paragraphs>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cquarie University</Company>
  <LinksUpToDate>false</LinksUpToDate>
  <CharactersWithSpaces>459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m McLean</dc:creator>
  <cp:keywords/>
  <dc:description/>
  <cp:lastModifiedBy>Jim McLean</cp:lastModifiedBy>
  <cp:revision>4</cp:revision>
  <dcterms:created xsi:type="dcterms:W3CDTF">2022-03-13T02:20:00Z</dcterms:created>
  <dcterms:modified xsi:type="dcterms:W3CDTF">2022-03-13T03:26:00Z</dcterms:modified>
</cp:coreProperties>
</file>